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7DDAE4" w14:textId="10C0A108" w:rsidR="002B0B6F" w:rsidRPr="003967A6" w:rsidRDefault="009E5123">
      <w:pPr>
        <w:rPr>
          <w:rFonts w:asciiTheme="majorHAnsi" w:hAnsiTheme="majorHAnsi" w:cstheme="majorHAnsi"/>
          <w:lang w:val="mk-MK"/>
        </w:rPr>
      </w:pPr>
      <w:r w:rsidRPr="003967A6">
        <w:rPr>
          <w:rFonts w:asciiTheme="majorHAnsi" w:hAnsiTheme="majorHAnsi" w:cstheme="majorHAnsi"/>
          <w:lang w:val="mk-MK"/>
        </w:rPr>
        <w:t xml:space="preserve"> </w:t>
      </w:r>
    </w:p>
    <w:p w14:paraId="1371E362" w14:textId="77777777" w:rsidR="002B0B6F" w:rsidRPr="003967A6" w:rsidRDefault="002B0B6F">
      <w:pPr>
        <w:rPr>
          <w:rFonts w:asciiTheme="majorHAnsi" w:hAnsiTheme="majorHAnsi" w:cstheme="majorHAnsi"/>
          <w:lang w:val="mk-MK"/>
        </w:rPr>
      </w:pPr>
    </w:p>
    <w:p w14:paraId="113B4DA3" w14:textId="77777777" w:rsidR="00A12148" w:rsidRPr="003967A6" w:rsidRDefault="00A12148" w:rsidP="00A12148">
      <w:pPr>
        <w:jc w:val="center"/>
        <w:rPr>
          <w:rFonts w:asciiTheme="majorHAnsi" w:hAnsiTheme="majorHAnsi" w:cstheme="majorHAnsi"/>
          <w:b/>
          <w:bCs/>
          <w:lang w:val="mk-MK"/>
        </w:rPr>
      </w:pPr>
    </w:p>
    <w:p w14:paraId="6EBE0EEE" w14:textId="77777777" w:rsidR="00A12148" w:rsidRPr="003967A6" w:rsidRDefault="00A12148" w:rsidP="00A12148">
      <w:pPr>
        <w:jc w:val="center"/>
        <w:rPr>
          <w:rFonts w:asciiTheme="majorHAnsi" w:hAnsiTheme="majorHAnsi" w:cstheme="majorHAnsi"/>
          <w:b/>
          <w:bCs/>
          <w:lang w:val="mk-MK"/>
        </w:rPr>
      </w:pPr>
    </w:p>
    <w:p w14:paraId="6909BDD0" w14:textId="77777777" w:rsidR="00A12148" w:rsidRPr="003967A6" w:rsidRDefault="00A12148" w:rsidP="00A12148">
      <w:pPr>
        <w:jc w:val="center"/>
        <w:rPr>
          <w:rFonts w:asciiTheme="majorHAnsi" w:hAnsiTheme="majorHAnsi" w:cstheme="majorHAnsi"/>
          <w:b/>
          <w:bCs/>
          <w:lang w:val="mk-MK"/>
        </w:rPr>
      </w:pPr>
    </w:p>
    <w:p w14:paraId="2038EB74" w14:textId="77777777" w:rsidR="00A12148" w:rsidRPr="003967A6" w:rsidRDefault="00A12148" w:rsidP="00A12148">
      <w:pPr>
        <w:rPr>
          <w:rFonts w:asciiTheme="majorHAnsi" w:hAnsiTheme="majorHAnsi" w:cstheme="majorHAnsi"/>
          <w:b/>
          <w:bCs/>
          <w:lang w:val="mk-MK"/>
        </w:rPr>
      </w:pPr>
    </w:p>
    <w:p w14:paraId="5D781AEA" w14:textId="77777777" w:rsidR="00A12148" w:rsidRPr="003967A6" w:rsidRDefault="002B0B6F" w:rsidP="002B25A4">
      <w:pPr>
        <w:spacing w:line="360" w:lineRule="auto"/>
        <w:ind w:left="2268" w:right="4" w:hanging="2268"/>
        <w:jc w:val="center"/>
        <w:rPr>
          <w:rFonts w:cstheme="minorHAnsi"/>
          <w:b/>
          <w:bCs/>
          <w:smallCaps/>
          <w:sz w:val="32"/>
          <w:szCs w:val="32"/>
          <w:lang w:val="mk-MK"/>
        </w:rPr>
      </w:pPr>
      <w:r w:rsidRPr="003967A6">
        <w:rPr>
          <w:rFonts w:cstheme="minorHAnsi"/>
          <w:b/>
          <w:bCs/>
          <w:smallCaps/>
          <w:sz w:val="32"/>
          <w:szCs w:val="32"/>
          <w:lang w:val="mk-MK"/>
        </w:rPr>
        <w:t xml:space="preserve">Програма за поддршка на млади еколози </w:t>
      </w:r>
    </w:p>
    <w:p w14:paraId="1856945F" w14:textId="2DE8F7D3" w:rsidR="002B0B6F" w:rsidRPr="003967A6" w:rsidRDefault="002B0B6F" w:rsidP="002B25A4">
      <w:pPr>
        <w:spacing w:line="360" w:lineRule="auto"/>
        <w:ind w:left="2268" w:right="2272"/>
        <w:jc w:val="center"/>
        <w:rPr>
          <w:rFonts w:cstheme="minorHAnsi"/>
          <w:b/>
          <w:bCs/>
          <w:smallCaps/>
          <w:sz w:val="32"/>
          <w:szCs w:val="32"/>
          <w:lang w:val="mk-MK"/>
        </w:rPr>
      </w:pPr>
      <w:r w:rsidRPr="003967A6">
        <w:rPr>
          <w:rFonts w:cstheme="minorHAnsi"/>
          <w:b/>
          <w:bCs/>
          <w:smallCaps/>
          <w:sz w:val="32"/>
          <w:szCs w:val="32"/>
          <w:lang w:val="mk-MK"/>
        </w:rPr>
        <w:t>„д-р Љупчо Меловски“</w:t>
      </w:r>
    </w:p>
    <w:p w14:paraId="68D5EA02" w14:textId="495A6FC1" w:rsidR="002B0B6F" w:rsidRPr="003967A6" w:rsidRDefault="002B25A4" w:rsidP="002B25A4">
      <w:pPr>
        <w:spacing w:line="360" w:lineRule="auto"/>
        <w:jc w:val="center"/>
        <w:rPr>
          <w:rFonts w:cstheme="minorHAnsi"/>
          <w:smallCaps/>
          <w:sz w:val="21"/>
          <w:lang w:val="mk-MK"/>
        </w:rPr>
      </w:pPr>
      <w:r w:rsidRPr="003967A6">
        <w:rPr>
          <w:rFonts w:cstheme="minorHAnsi"/>
          <w:smallCaps/>
          <w:sz w:val="21"/>
          <w:lang w:val="mk-MK"/>
        </w:rPr>
        <w:t xml:space="preserve">- </w:t>
      </w:r>
      <w:r w:rsidR="00853381" w:rsidRPr="003967A6">
        <w:rPr>
          <w:rFonts w:cstheme="minorHAnsi"/>
          <w:smallCaps/>
          <w:sz w:val="21"/>
          <w:lang w:val="mk-MK"/>
        </w:rPr>
        <w:t>проектна апликација</w:t>
      </w:r>
      <w:r w:rsidR="00C7148E" w:rsidRPr="003967A6">
        <w:rPr>
          <w:rFonts w:cstheme="minorHAnsi"/>
          <w:smallCaps/>
          <w:sz w:val="21"/>
          <w:lang w:val="mk-MK"/>
        </w:rPr>
        <w:t xml:space="preserve"> </w:t>
      </w:r>
      <w:r w:rsidRPr="003967A6">
        <w:rPr>
          <w:rFonts w:cstheme="minorHAnsi"/>
          <w:smallCaps/>
          <w:sz w:val="21"/>
          <w:lang w:val="mk-MK"/>
        </w:rPr>
        <w:t>-</w:t>
      </w:r>
    </w:p>
    <w:p w14:paraId="3996EE11" w14:textId="2A425839" w:rsidR="002B0B6F" w:rsidRPr="003967A6" w:rsidRDefault="002B0B6F">
      <w:pPr>
        <w:rPr>
          <w:rFonts w:asciiTheme="majorHAnsi" w:hAnsiTheme="majorHAnsi" w:cstheme="majorHAnsi"/>
          <w:lang w:val="mk-MK"/>
        </w:rPr>
      </w:pPr>
    </w:p>
    <w:p w14:paraId="3CC3CD5C" w14:textId="7E90EBDA" w:rsidR="00A12148" w:rsidRPr="003967A6" w:rsidRDefault="00A12148">
      <w:pPr>
        <w:rPr>
          <w:rFonts w:asciiTheme="majorHAnsi" w:hAnsiTheme="majorHAnsi" w:cstheme="majorHAnsi"/>
          <w:lang w:val="mk-MK"/>
        </w:rPr>
      </w:pPr>
    </w:p>
    <w:p w14:paraId="713483C2" w14:textId="7DE3E712" w:rsidR="002B0B6F" w:rsidRPr="003967A6" w:rsidRDefault="00F8289B">
      <w:pPr>
        <w:rPr>
          <w:rFonts w:asciiTheme="majorHAnsi" w:hAnsiTheme="majorHAnsi" w:cstheme="majorHAnsi"/>
          <w:lang w:val="mk-MK"/>
        </w:rPr>
      </w:pPr>
      <w:r w:rsidRPr="003967A6">
        <w:rPr>
          <w:rFonts w:asciiTheme="majorHAnsi" w:hAnsiTheme="majorHAnsi" w:cstheme="majorHAnsi"/>
          <w:noProof/>
          <w:lang w:val="en-US"/>
        </w:rPr>
        <mc:AlternateContent>
          <mc:Choice Requires="wps">
            <w:drawing>
              <wp:anchor distT="0" distB="0" distL="114300" distR="114300" simplePos="0" relativeHeight="251661312" behindDoc="0" locked="0" layoutInCell="1" allowOverlap="1" wp14:anchorId="2B24A2FD" wp14:editId="07D16806">
                <wp:simplePos x="0" y="0"/>
                <wp:positionH relativeFrom="column">
                  <wp:posOffset>508000</wp:posOffset>
                </wp:positionH>
                <wp:positionV relativeFrom="paragraph">
                  <wp:posOffset>143510</wp:posOffset>
                </wp:positionV>
                <wp:extent cx="4920343" cy="2908300"/>
                <wp:effectExtent l="0" t="0" r="13970" b="25400"/>
                <wp:wrapNone/>
                <wp:docPr id="2" name="Text Box 2"/>
                <wp:cNvGraphicFramePr/>
                <a:graphic xmlns:a="http://schemas.openxmlformats.org/drawingml/2006/main">
                  <a:graphicData uri="http://schemas.microsoft.com/office/word/2010/wordprocessingShape">
                    <wps:wsp>
                      <wps:cNvSpPr txBox="1"/>
                      <wps:spPr>
                        <a:xfrm>
                          <a:off x="0" y="0"/>
                          <a:ext cx="4920343" cy="2908300"/>
                        </a:xfrm>
                        <a:prstGeom prst="rect">
                          <a:avLst/>
                        </a:prstGeom>
                        <a:solidFill>
                          <a:schemeClr val="lt1"/>
                        </a:solidFill>
                        <a:ln w="6350">
                          <a:solidFill>
                            <a:prstClr val="black"/>
                          </a:solidFill>
                        </a:ln>
                      </wps:spPr>
                      <wps:txbx>
                        <w:txbxContent>
                          <w:p w14:paraId="14EACED4" w14:textId="77777777" w:rsidR="00F8289B" w:rsidRPr="003967A6" w:rsidRDefault="00F8289B" w:rsidP="00F8289B">
                            <w:pPr>
                              <w:jc w:val="center"/>
                              <w:rPr>
                                <w:rFonts w:cstheme="minorHAnsi"/>
                                <w:b/>
                                <w:bCs/>
                                <w:color w:val="7F7F7F" w:themeColor="text1" w:themeTint="80"/>
                                <w:lang w:val="mk-MK"/>
                              </w:rPr>
                            </w:pPr>
                          </w:p>
                          <w:p w14:paraId="0DCAFAF7" w14:textId="4F9DF0E9" w:rsidR="00F8289B" w:rsidRPr="0042537E" w:rsidRDefault="0042537E" w:rsidP="00C74634">
                            <w:pPr>
                              <w:jc w:val="center"/>
                              <w:rPr>
                                <w:rFonts w:cstheme="minorHAnsi"/>
                                <w:b/>
                                <w:bCs/>
                                <w:lang w:val="mk-MK"/>
                              </w:rPr>
                            </w:pPr>
                            <w:r>
                              <w:rPr>
                                <w:rFonts w:cstheme="minorHAnsi"/>
                                <w:b/>
                                <w:bCs/>
                                <w:smallCaps/>
                                <w:sz w:val="32"/>
                                <w:lang w:val="mk-MK"/>
                              </w:rPr>
                              <w:t>Статус на популациите</w:t>
                            </w:r>
                            <w:r w:rsidR="00291A10" w:rsidRPr="00291A10">
                              <w:rPr>
                                <w:rFonts w:cstheme="minorHAnsi"/>
                                <w:b/>
                                <w:bCs/>
                                <w:smallCaps/>
                                <w:sz w:val="32"/>
                                <w:lang w:val="mk-MK"/>
                              </w:rPr>
                              <w:t xml:space="preserve"> на</w:t>
                            </w:r>
                            <w:r w:rsidR="00153901">
                              <w:rPr>
                                <w:rFonts w:cstheme="minorHAnsi"/>
                                <w:b/>
                                <w:bCs/>
                                <w:smallCaps/>
                                <w:sz w:val="32"/>
                                <w:lang w:val="en-US"/>
                              </w:rPr>
                              <w:t xml:space="preserve"> </w:t>
                            </w:r>
                            <w:r w:rsidR="00291A10" w:rsidRPr="00291A10">
                              <w:rPr>
                                <w:rFonts w:cstheme="minorHAnsi"/>
                                <w:b/>
                                <w:bCs/>
                                <w:smallCaps/>
                                <w:sz w:val="32"/>
                                <w:lang w:val="mk-MK"/>
                              </w:rPr>
                              <w:t>лукова</w:t>
                            </w:r>
                            <w:r w:rsidR="002C4A12">
                              <w:rPr>
                                <w:rFonts w:cstheme="minorHAnsi"/>
                                <w:b/>
                                <w:bCs/>
                                <w:smallCaps/>
                                <w:sz w:val="32"/>
                                <w:lang w:val="en-US"/>
                              </w:rPr>
                              <w:t>ta</w:t>
                            </w:r>
                            <w:r w:rsidR="00291A10" w:rsidRPr="00291A10">
                              <w:rPr>
                                <w:rFonts w:cstheme="minorHAnsi"/>
                                <w:b/>
                                <w:bCs/>
                                <w:smallCaps/>
                                <w:sz w:val="32"/>
                                <w:lang w:val="mk-MK"/>
                              </w:rPr>
                              <w:t xml:space="preserve"> жаба</w:t>
                            </w:r>
                            <w:r w:rsidR="00153901">
                              <w:rPr>
                                <w:rFonts w:cstheme="minorHAnsi"/>
                                <w:b/>
                                <w:bCs/>
                                <w:smallCaps/>
                                <w:sz w:val="32"/>
                                <w:lang w:val="en-US"/>
                              </w:rPr>
                              <w:t xml:space="preserve"> (</w:t>
                            </w:r>
                            <w:r w:rsidR="00153901">
                              <w:rPr>
                                <w:rFonts w:cstheme="minorHAnsi"/>
                                <w:b/>
                                <w:bCs/>
                                <w:i/>
                                <w:iCs/>
                                <w:smallCaps/>
                                <w:sz w:val="32"/>
                                <w:lang w:val="en-US"/>
                              </w:rPr>
                              <w:t xml:space="preserve">Pelobates </w:t>
                            </w:r>
                            <w:r w:rsidR="002C4A12">
                              <w:rPr>
                                <w:rFonts w:cstheme="minorHAnsi"/>
                                <w:b/>
                                <w:bCs/>
                                <w:i/>
                                <w:iCs/>
                                <w:smallCaps/>
                                <w:sz w:val="32"/>
                                <w:lang w:val="en-US"/>
                              </w:rPr>
                              <w:t>syriacus</w:t>
                            </w:r>
                            <w:r w:rsidR="00153901">
                              <w:rPr>
                                <w:rFonts w:cstheme="minorHAnsi"/>
                                <w:b/>
                                <w:bCs/>
                                <w:smallCaps/>
                                <w:sz w:val="32"/>
                                <w:lang w:val="en-US"/>
                              </w:rPr>
                              <w:t>)</w:t>
                            </w:r>
                            <w:r w:rsidR="00291A10" w:rsidRPr="00291A10">
                              <w:rPr>
                                <w:rFonts w:cstheme="minorHAnsi"/>
                                <w:b/>
                                <w:bCs/>
                                <w:smallCaps/>
                                <w:sz w:val="32"/>
                                <w:lang w:val="mk-MK"/>
                              </w:rPr>
                              <w:t xml:space="preserve"> во </w:t>
                            </w:r>
                            <w:r>
                              <w:rPr>
                                <w:rFonts w:cstheme="minorHAnsi"/>
                                <w:b/>
                                <w:bCs/>
                                <w:smallCaps/>
                                <w:sz w:val="32"/>
                                <w:lang w:val="mk-MK"/>
                              </w:rPr>
                              <w:t>Македонија</w:t>
                            </w:r>
                          </w:p>
                          <w:p w14:paraId="3F0A878F" w14:textId="77777777" w:rsidR="00F8289B" w:rsidRPr="003967A6" w:rsidRDefault="00F8289B" w:rsidP="00F8289B">
                            <w:pPr>
                              <w:rPr>
                                <w:rFonts w:cstheme="minorHAnsi"/>
                                <w:b/>
                                <w:bCs/>
                                <w:lang w:val="mk-MK"/>
                              </w:rPr>
                            </w:pPr>
                          </w:p>
                          <w:p w14:paraId="11FF4AC6" w14:textId="77777777" w:rsidR="00F8289B" w:rsidRPr="003967A6" w:rsidRDefault="00F8289B" w:rsidP="00F8289B">
                            <w:pPr>
                              <w:rPr>
                                <w:rFonts w:cstheme="minorHAnsi"/>
                                <w:b/>
                                <w:bCs/>
                                <w:lang w:val="mk-MK"/>
                              </w:rPr>
                            </w:pPr>
                          </w:p>
                          <w:p w14:paraId="16B36D2D" w14:textId="617E80A6" w:rsidR="00F8289B" w:rsidRPr="003967A6" w:rsidRDefault="00F8289B" w:rsidP="00F8289B">
                            <w:pPr>
                              <w:rPr>
                                <w:rFonts w:cstheme="minorHAnsi"/>
                                <w:lang w:val="mk-MK"/>
                              </w:rPr>
                            </w:pPr>
                            <w:r w:rsidRPr="003967A6">
                              <w:rPr>
                                <w:rFonts w:cstheme="minorHAnsi"/>
                                <w:b/>
                                <w:bCs/>
                                <w:color w:val="7F7F7F" w:themeColor="text1" w:themeTint="80"/>
                                <w:lang w:val="mk-MK"/>
                              </w:rPr>
                              <w:t xml:space="preserve">Раководител: </w:t>
                            </w:r>
                            <w:sdt>
                              <w:sdtPr>
                                <w:rPr>
                                  <w:rFonts w:cstheme="minorHAnsi"/>
                                  <w:b/>
                                  <w:bCs/>
                                  <w:color w:val="7F7F7F" w:themeColor="text1" w:themeTint="80"/>
                                  <w:lang w:val="mk-MK"/>
                                </w:rPr>
                                <w:id w:val="361713268"/>
                                <w:placeholder>
                                  <w:docPart w:val="1614063214204BA8B5A14865B4EBA1AB"/>
                                </w:placeholder>
                              </w:sdtPr>
                              <w:sdtContent>
                                <w:r w:rsidR="00291A10">
                                  <w:rPr>
                                    <w:rFonts w:cstheme="minorHAnsi"/>
                                    <w:b/>
                                    <w:bCs/>
                                    <w:color w:val="7F7F7F" w:themeColor="text1" w:themeTint="80"/>
                                    <w:lang w:val="mk-MK"/>
                                  </w:rPr>
                                  <w:t>Драган Арсовски</w:t>
                                </w:r>
                              </w:sdtContent>
                            </w:sdt>
                          </w:p>
                          <w:p w14:paraId="21644ADC" w14:textId="77777777" w:rsidR="000C02EB" w:rsidRPr="003967A6" w:rsidRDefault="000C02EB" w:rsidP="00F8289B">
                            <w:pPr>
                              <w:rPr>
                                <w:rFonts w:cstheme="minorHAnsi"/>
                                <w:b/>
                                <w:bCs/>
                                <w:color w:val="7F7F7F" w:themeColor="text1" w:themeTint="80"/>
                                <w:lang w:val="mk-MK"/>
                              </w:rPr>
                            </w:pPr>
                          </w:p>
                          <w:p w14:paraId="1FAD6E3B" w14:textId="2493DB1C" w:rsidR="000C02EB" w:rsidRPr="003967A6" w:rsidRDefault="000C02EB" w:rsidP="00F8289B">
                            <w:pPr>
                              <w:rPr>
                                <w:rFonts w:cstheme="minorHAnsi"/>
                                <w:b/>
                                <w:bCs/>
                                <w:color w:val="7F7F7F" w:themeColor="text1" w:themeTint="80"/>
                                <w:lang w:val="mk-MK"/>
                              </w:rPr>
                            </w:pPr>
                            <w:r w:rsidRPr="003967A6">
                              <w:rPr>
                                <w:rFonts w:cstheme="minorHAnsi"/>
                                <w:b/>
                                <w:bCs/>
                                <w:color w:val="7F7F7F" w:themeColor="text1" w:themeTint="80"/>
                                <w:lang w:val="mk-MK"/>
                              </w:rPr>
                              <w:t>Ментор</w:t>
                            </w:r>
                            <w:r w:rsidR="00C74634">
                              <w:rPr>
                                <w:rFonts w:cstheme="minorHAnsi"/>
                                <w:b/>
                                <w:bCs/>
                                <w:color w:val="7F7F7F" w:themeColor="text1" w:themeTint="80"/>
                                <w:lang w:val="mk-MK"/>
                              </w:rPr>
                              <w:t xml:space="preserve"> и институција</w:t>
                            </w:r>
                            <w:r w:rsidRPr="003967A6">
                              <w:rPr>
                                <w:rFonts w:cstheme="minorHAnsi"/>
                                <w:b/>
                                <w:bCs/>
                                <w:color w:val="7F7F7F" w:themeColor="text1" w:themeTint="80"/>
                                <w:lang w:val="mk-MK"/>
                              </w:rPr>
                              <w:t xml:space="preserve">: </w:t>
                            </w:r>
                            <w:sdt>
                              <w:sdtPr>
                                <w:rPr>
                                  <w:rFonts w:cstheme="minorHAnsi"/>
                                  <w:b/>
                                  <w:bCs/>
                                  <w:color w:val="7F7F7F" w:themeColor="text1" w:themeTint="80"/>
                                  <w:lang w:val="mk-MK"/>
                                </w:rPr>
                                <w:id w:val="1760943444"/>
                                <w:placeholder>
                                  <w:docPart w:val="879303C23B831944BF1BCBAF25F50820"/>
                                </w:placeholder>
                              </w:sdtPr>
                              <w:sdtContent>
                                <w:r w:rsidR="00C74634">
                                  <w:rPr>
                                    <w:rFonts w:cstheme="minorHAnsi"/>
                                    <w:b/>
                                    <w:bCs/>
                                    <w:color w:val="7F7F7F" w:themeColor="text1" w:themeTint="80"/>
                                    <w:lang w:val="mk-MK"/>
                                  </w:rPr>
                                  <w:t xml:space="preserve">Проф. д-р </w:t>
                                </w:r>
                                <w:r w:rsidR="00291A10">
                                  <w:rPr>
                                    <w:rFonts w:cstheme="minorHAnsi"/>
                                    <w:b/>
                                    <w:bCs/>
                                    <w:color w:val="7F7F7F" w:themeColor="text1" w:themeTint="80"/>
                                    <w:lang w:val="mk-MK"/>
                                  </w:rPr>
                                  <w:t>Љиљана Томовиќ</w:t>
                                </w:r>
                              </w:sdtContent>
                            </w:sdt>
                            <w:r w:rsidR="00C74634">
                              <w:rPr>
                                <w:rFonts w:cstheme="minorHAnsi"/>
                                <w:b/>
                                <w:bCs/>
                                <w:color w:val="7F7F7F" w:themeColor="text1" w:themeTint="80"/>
                                <w:lang w:val="mk-MK"/>
                              </w:rPr>
                              <w:t>, Биолошки факултет, Белград (Србија)</w:t>
                            </w:r>
                          </w:p>
                          <w:p w14:paraId="2AEBB115" w14:textId="77777777" w:rsidR="000C02EB" w:rsidRPr="003967A6" w:rsidRDefault="000C02EB" w:rsidP="00F8289B">
                            <w:pPr>
                              <w:rPr>
                                <w:rFonts w:cstheme="minorHAnsi"/>
                                <w:b/>
                                <w:bCs/>
                                <w:color w:val="7F7F7F" w:themeColor="text1" w:themeTint="80"/>
                                <w:lang w:val="mk-MK"/>
                              </w:rPr>
                            </w:pPr>
                          </w:p>
                          <w:p w14:paraId="60B7836A" w14:textId="5BAF1F35" w:rsidR="006B1FAE" w:rsidRDefault="006B1FAE" w:rsidP="00F8289B">
                            <w:pPr>
                              <w:rPr>
                                <w:rFonts w:cstheme="minorHAnsi"/>
                                <w:b/>
                                <w:bCs/>
                                <w:color w:val="7F7F7F" w:themeColor="text1" w:themeTint="80"/>
                                <w:lang w:val="mk-MK"/>
                              </w:rPr>
                            </w:pPr>
                            <w:r>
                              <w:rPr>
                                <w:rFonts w:cstheme="minorHAnsi"/>
                                <w:b/>
                                <w:bCs/>
                                <w:color w:val="7F7F7F" w:themeColor="text1" w:themeTint="80"/>
                                <w:lang w:val="mk-MK"/>
                              </w:rPr>
                              <w:t xml:space="preserve">Грант: </w:t>
                            </w:r>
                            <w:r w:rsidRPr="006B1FAE">
                              <w:rPr>
                                <w:rFonts w:cstheme="minorHAnsi"/>
                                <w:b/>
                                <w:bCs/>
                                <w:color w:val="000000" w:themeColor="text1"/>
                                <w:lang w:val="mk-MK"/>
                              </w:rPr>
                              <w:t>Мал</w:t>
                            </w:r>
                          </w:p>
                          <w:p w14:paraId="41D7B66A" w14:textId="77777777" w:rsidR="006B1FAE" w:rsidRDefault="006B1FAE" w:rsidP="00F8289B">
                            <w:pPr>
                              <w:rPr>
                                <w:rFonts w:cstheme="minorHAnsi"/>
                                <w:b/>
                                <w:bCs/>
                                <w:color w:val="7F7F7F" w:themeColor="text1" w:themeTint="80"/>
                                <w:lang w:val="mk-MK"/>
                              </w:rPr>
                            </w:pPr>
                          </w:p>
                          <w:p w14:paraId="751C2720" w14:textId="72B49743" w:rsidR="00F8289B" w:rsidRPr="003967A6" w:rsidRDefault="00F8289B" w:rsidP="00F8289B">
                            <w:pPr>
                              <w:rPr>
                                <w:rFonts w:cstheme="minorHAnsi"/>
                                <w:lang w:val="mk-MK"/>
                              </w:rPr>
                            </w:pPr>
                            <w:r w:rsidRPr="003967A6">
                              <w:rPr>
                                <w:rFonts w:cstheme="minorHAnsi"/>
                                <w:b/>
                                <w:bCs/>
                                <w:color w:val="7F7F7F" w:themeColor="text1" w:themeTint="80"/>
                                <w:lang w:val="mk-MK"/>
                              </w:rPr>
                              <w:t xml:space="preserve">Датум на поднесување: </w:t>
                            </w:r>
                            <w:sdt>
                              <w:sdtPr>
                                <w:rPr>
                                  <w:rFonts w:cstheme="minorHAnsi"/>
                                  <w:b/>
                                  <w:bCs/>
                                  <w:color w:val="7F7F7F" w:themeColor="text1" w:themeTint="80"/>
                                  <w:lang w:val="mk-MK"/>
                                </w:rPr>
                                <w:id w:val="-55863450"/>
                                <w:placeholder>
                                  <w:docPart w:val="CB0AED279DB24F7DBFB27540B346AAC2"/>
                                </w:placeholder>
                                <w:date w:fullDate="2026-02-01T00:00:00Z">
                                  <w:dateFormat w:val="dd.M.yyyy"/>
                                  <w:lid w:val="mk-MK"/>
                                  <w:storeMappedDataAs w:val="dateTime"/>
                                  <w:calendar w:val="gregorian"/>
                                </w:date>
                              </w:sdtPr>
                              <w:sdtContent>
                                <w:r w:rsidR="00291A10">
                                  <w:rPr>
                                    <w:rFonts w:cstheme="minorHAnsi"/>
                                    <w:b/>
                                    <w:bCs/>
                                    <w:color w:val="7F7F7F" w:themeColor="text1" w:themeTint="80"/>
                                    <w:lang w:val="mk-MK"/>
                                  </w:rPr>
                                  <w:t>01.2.2026</w:t>
                                </w:r>
                              </w:sdtContent>
                            </w:sdt>
                          </w:p>
                          <w:p w14:paraId="5415FB06" w14:textId="77777777" w:rsidR="00F8289B" w:rsidRPr="003967A6" w:rsidRDefault="00F8289B" w:rsidP="00F8289B">
                            <w:pPr>
                              <w:rPr>
                                <w:rFonts w:cstheme="minorHAnsi"/>
                                <w:lang w:val="mk-MK"/>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B24A2FD" id="_x0000_t202" coordsize="21600,21600" o:spt="202" path="m,l,21600r21600,l21600,xe">
                <v:stroke joinstyle="miter"/>
                <v:path gradientshapeok="t" o:connecttype="rect"/>
              </v:shapetype>
              <v:shape id="Text Box 2" o:spid="_x0000_s1026" type="#_x0000_t202" style="position:absolute;margin-left:40pt;margin-top:11.3pt;width:387.45pt;height:229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" fillcolor="white [3201]" strokeweight=".5pt">
                <v:textbox>
                  <w:txbxContent>
                    <w:p w14:paraId="14EACED4" w14:textId="77777777" w:rsidR="00F8289B" w:rsidRPr="003967A6" w:rsidRDefault="00F8289B" w:rsidP="00F8289B">
                      <w:pPr>
                        <w:jc w:val="center"/>
                        <w:rPr>
                          <w:rFonts w:cstheme="minorHAnsi"/>
                          <w:b/>
                          <w:bCs/>
                          <w:color w:val="7F7F7F" w:themeColor="text1" w:themeTint="80"/>
                          <w:lang w:val="mk-MK"/>
                        </w:rPr>
                      </w:pPr>
                    </w:p>
                    <w:p w14:paraId="0DCAFAF7" w14:textId="4F9DF0E9" w:rsidR="00F8289B" w:rsidRPr="0042537E" w:rsidRDefault="0042537E" w:rsidP="00C74634">
                      <w:pPr>
                        <w:jc w:val="center"/>
                        <w:rPr>
                          <w:rFonts w:cstheme="minorHAnsi"/>
                          <w:b/>
                          <w:bCs/>
                          <w:lang w:val="mk-MK"/>
                        </w:rPr>
                      </w:pPr>
                      <w:r>
                        <w:rPr>
                          <w:rFonts w:cstheme="minorHAnsi"/>
                          <w:b/>
                          <w:bCs/>
                          <w:smallCaps/>
                          <w:sz w:val="32"/>
                          <w:lang w:val="mk-MK"/>
                        </w:rPr>
                        <w:t>Статус на популациите</w:t>
                      </w:r>
                      <w:r w:rsidR="00291A10" w:rsidRPr="00291A10">
                        <w:rPr>
                          <w:rFonts w:cstheme="minorHAnsi"/>
                          <w:b/>
                          <w:bCs/>
                          <w:smallCaps/>
                          <w:sz w:val="32"/>
                          <w:lang w:val="mk-MK"/>
                        </w:rPr>
                        <w:t xml:space="preserve"> на</w:t>
                      </w:r>
                      <w:r w:rsidR="00153901">
                        <w:rPr>
                          <w:rFonts w:cstheme="minorHAnsi"/>
                          <w:b/>
                          <w:bCs/>
                          <w:smallCaps/>
                          <w:sz w:val="32"/>
                          <w:lang w:val="en-US"/>
                        </w:rPr>
                        <w:t xml:space="preserve"> </w:t>
                      </w:r>
                      <w:r w:rsidR="00291A10" w:rsidRPr="00291A10">
                        <w:rPr>
                          <w:rFonts w:cstheme="minorHAnsi"/>
                          <w:b/>
                          <w:bCs/>
                          <w:smallCaps/>
                          <w:sz w:val="32"/>
                          <w:lang w:val="mk-MK"/>
                        </w:rPr>
                        <w:t>лукова</w:t>
                      </w:r>
                      <w:r w:rsidR="002C4A12">
                        <w:rPr>
                          <w:rFonts w:cstheme="minorHAnsi"/>
                          <w:b/>
                          <w:bCs/>
                          <w:smallCaps/>
                          <w:sz w:val="32"/>
                          <w:lang w:val="en-US"/>
                        </w:rPr>
                        <w:t>ta</w:t>
                      </w:r>
                      <w:r w:rsidR="00291A10" w:rsidRPr="00291A10">
                        <w:rPr>
                          <w:rFonts w:cstheme="minorHAnsi"/>
                          <w:b/>
                          <w:bCs/>
                          <w:smallCaps/>
                          <w:sz w:val="32"/>
                          <w:lang w:val="mk-MK"/>
                        </w:rPr>
                        <w:t xml:space="preserve"> жаба</w:t>
                      </w:r>
                      <w:r w:rsidR="00153901">
                        <w:rPr>
                          <w:rFonts w:cstheme="minorHAnsi"/>
                          <w:b/>
                          <w:bCs/>
                          <w:smallCaps/>
                          <w:sz w:val="32"/>
                          <w:lang w:val="en-US"/>
                        </w:rPr>
                        <w:t xml:space="preserve"> (</w:t>
                      </w:r>
                      <w:r w:rsidR="00153901">
                        <w:rPr>
                          <w:rFonts w:cstheme="minorHAnsi"/>
                          <w:b/>
                          <w:bCs/>
                          <w:i/>
                          <w:iCs/>
                          <w:smallCaps/>
                          <w:sz w:val="32"/>
                          <w:lang w:val="en-US"/>
                        </w:rPr>
                        <w:t xml:space="preserve">Pelobates </w:t>
                      </w:r>
                      <w:r w:rsidR="002C4A12">
                        <w:rPr>
                          <w:rFonts w:cstheme="minorHAnsi"/>
                          <w:b/>
                          <w:bCs/>
                          <w:i/>
                          <w:iCs/>
                          <w:smallCaps/>
                          <w:sz w:val="32"/>
                          <w:lang w:val="en-US"/>
                        </w:rPr>
                        <w:t>syriacus</w:t>
                      </w:r>
                      <w:r w:rsidR="00153901">
                        <w:rPr>
                          <w:rFonts w:cstheme="minorHAnsi"/>
                          <w:b/>
                          <w:bCs/>
                          <w:smallCaps/>
                          <w:sz w:val="32"/>
                          <w:lang w:val="en-US"/>
                        </w:rPr>
                        <w:t>)</w:t>
                      </w:r>
                      <w:r w:rsidR="00291A10" w:rsidRPr="00291A10">
                        <w:rPr>
                          <w:rFonts w:cstheme="minorHAnsi"/>
                          <w:b/>
                          <w:bCs/>
                          <w:smallCaps/>
                          <w:sz w:val="32"/>
                          <w:lang w:val="mk-MK"/>
                        </w:rPr>
                        <w:t xml:space="preserve"> во </w:t>
                      </w:r>
                      <w:r>
                        <w:rPr>
                          <w:rFonts w:cstheme="minorHAnsi"/>
                          <w:b/>
                          <w:bCs/>
                          <w:smallCaps/>
                          <w:sz w:val="32"/>
                          <w:lang w:val="mk-MK"/>
                        </w:rPr>
                        <w:t>Македонија</w:t>
                      </w:r>
                    </w:p>
                    <w:p w14:paraId="3F0A878F" w14:textId="77777777" w:rsidR="00F8289B" w:rsidRPr="003967A6" w:rsidRDefault="00F8289B" w:rsidP="00F8289B">
                      <w:pPr>
                        <w:rPr>
                          <w:rFonts w:cstheme="minorHAnsi"/>
                          <w:b/>
                          <w:bCs/>
                          <w:lang w:val="mk-MK"/>
                        </w:rPr>
                      </w:pPr>
                    </w:p>
                    <w:p w14:paraId="11FF4AC6" w14:textId="77777777" w:rsidR="00F8289B" w:rsidRPr="003967A6" w:rsidRDefault="00F8289B" w:rsidP="00F8289B">
                      <w:pPr>
                        <w:rPr>
                          <w:rFonts w:cstheme="minorHAnsi"/>
                          <w:b/>
                          <w:bCs/>
                          <w:lang w:val="mk-MK"/>
                        </w:rPr>
                      </w:pPr>
                    </w:p>
                    <w:p w14:paraId="16B36D2D" w14:textId="617E80A6" w:rsidR="00F8289B" w:rsidRPr="003967A6" w:rsidRDefault="00F8289B" w:rsidP="00F8289B">
                      <w:pPr>
                        <w:rPr>
                          <w:rFonts w:cstheme="minorHAnsi"/>
                          <w:lang w:val="mk-MK"/>
                        </w:rPr>
                      </w:pPr>
                      <w:r w:rsidRPr="003967A6">
                        <w:rPr>
                          <w:rFonts w:cstheme="minorHAnsi"/>
                          <w:b/>
                          <w:bCs/>
                          <w:color w:val="7F7F7F" w:themeColor="text1" w:themeTint="80"/>
                          <w:lang w:val="mk-MK"/>
                        </w:rPr>
                        <w:t xml:space="preserve">Раководител: </w:t>
                      </w:r>
                      <w:sdt>
                        <w:sdtPr>
                          <w:rPr>
                            <w:rFonts w:cstheme="minorHAnsi"/>
                            <w:b/>
                            <w:bCs/>
                            <w:color w:val="7F7F7F" w:themeColor="text1" w:themeTint="80"/>
                            <w:lang w:val="mk-MK"/>
                          </w:rPr>
                          <w:id w:val="361713268"/>
                          <w:placeholder>
                            <w:docPart w:val="1614063214204BA8B5A14865B4EBA1AB"/>
                          </w:placeholder>
                        </w:sdtPr>
                        <w:sdtContent>
                          <w:r w:rsidR="00291A10">
                            <w:rPr>
                              <w:rFonts w:cstheme="minorHAnsi"/>
                              <w:b/>
                              <w:bCs/>
                              <w:color w:val="7F7F7F" w:themeColor="text1" w:themeTint="80"/>
                              <w:lang w:val="mk-MK"/>
                            </w:rPr>
                            <w:t>Драган Арсовски</w:t>
                          </w:r>
                        </w:sdtContent>
                      </w:sdt>
                    </w:p>
                    <w:p w14:paraId="21644ADC" w14:textId="77777777" w:rsidR="000C02EB" w:rsidRPr="003967A6" w:rsidRDefault="000C02EB" w:rsidP="00F8289B">
                      <w:pPr>
                        <w:rPr>
                          <w:rFonts w:cstheme="minorHAnsi"/>
                          <w:b/>
                          <w:bCs/>
                          <w:color w:val="7F7F7F" w:themeColor="text1" w:themeTint="80"/>
                          <w:lang w:val="mk-MK"/>
                        </w:rPr>
                      </w:pPr>
                    </w:p>
                    <w:p w14:paraId="1FAD6E3B" w14:textId="2493DB1C" w:rsidR="000C02EB" w:rsidRPr="003967A6" w:rsidRDefault="000C02EB" w:rsidP="00F8289B">
                      <w:pPr>
                        <w:rPr>
                          <w:rFonts w:cstheme="minorHAnsi"/>
                          <w:b/>
                          <w:bCs/>
                          <w:color w:val="7F7F7F" w:themeColor="text1" w:themeTint="80"/>
                          <w:lang w:val="mk-MK"/>
                        </w:rPr>
                      </w:pPr>
                      <w:r w:rsidRPr="003967A6">
                        <w:rPr>
                          <w:rFonts w:cstheme="minorHAnsi"/>
                          <w:b/>
                          <w:bCs/>
                          <w:color w:val="7F7F7F" w:themeColor="text1" w:themeTint="80"/>
                          <w:lang w:val="mk-MK"/>
                        </w:rPr>
                        <w:t>Ментор</w:t>
                      </w:r>
                      <w:r w:rsidR="00C74634">
                        <w:rPr>
                          <w:rFonts w:cstheme="minorHAnsi"/>
                          <w:b/>
                          <w:bCs/>
                          <w:color w:val="7F7F7F" w:themeColor="text1" w:themeTint="80"/>
                          <w:lang w:val="mk-MK"/>
                        </w:rPr>
                        <w:t xml:space="preserve"> и институција</w:t>
                      </w:r>
                      <w:r w:rsidRPr="003967A6">
                        <w:rPr>
                          <w:rFonts w:cstheme="minorHAnsi"/>
                          <w:b/>
                          <w:bCs/>
                          <w:color w:val="7F7F7F" w:themeColor="text1" w:themeTint="80"/>
                          <w:lang w:val="mk-MK"/>
                        </w:rPr>
                        <w:t xml:space="preserve">: </w:t>
                      </w:r>
                      <w:sdt>
                        <w:sdtPr>
                          <w:rPr>
                            <w:rFonts w:cstheme="minorHAnsi"/>
                            <w:b/>
                            <w:bCs/>
                            <w:color w:val="7F7F7F" w:themeColor="text1" w:themeTint="80"/>
                            <w:lang w:val="mk-MK"/>
                          </w:rPr>
                          <w:id w:val="1760943444"/>
                          <w:placeholder>
                            <w:docPart w:val="879303C23B831944BF1BCBAF25F50820"/>
                          </w:placeholder>
                        </w:sdtPr>
                        <w:sdtContent>
                          <w:r w:rsidR="00C74634">
                            <w:rPr>
                              <w:rFonts w:cstheme="minorHAnsi"/>
                              <w:b/>
                              <w:bCs/>
                              <w:color w:val="7F7F7F" w:themeColor="text1" w:themeTint="80"/>
                              <w:lang w:val="mk-MK"/>
                            </w:rPr>
                            <w:t xml:space="preserve">Проф. д-р </w:t>
                          </w:r>
                          <w:r w:rsidR="00291A10">
                            <w:rPr>
                              <w:rFonts w:cstheme="minorHAnsi"/>
                              <w:b/>
                              <w:bCs/>
                              <w:color w:val="7F7F7F" w:themeColor="text1" w:themeTint="80"/>
                              <w:lang w:val="mk-MK"/>
                            </w:rPr>
                            <w:t>Љиљана Томовиќ</w:t>
                          </w:r>
                        </w:sdtContent>
                      </w:sdt>
                      <w:r w:rsidR="00C74634">
                        <w:rPr>
                          <w:rFonts w:cstheme="minorHAnsi"/>
                          <w:b/>
                          <w:bCs/>
                          <w:color w:val="7F7F7F" w:themeColor="text1" w:themeTint="80"/>
                          <w:lang w:val="mk-MK"/>
                        </w:rPr>
                        <w:t>, Биолошки факултет, Белград (Србија)</w:t>
                      </w:r>
                    </w:p>
                    <w:p w14:paraId="2AEBB115" w14:textId="77777777" w:rsidR="000C02EB" w:rsidRPr="003967A6" w:rsidRDefault="000C02EB" w:rsidP="00F8289B">
                      <w:pPr>
                        <w:rPr>
                          <w:rFonts w:cstheme="minorHAnsi"/>
                          <w:b/>
                          <w:bCs/>
                          <w:color w:val="7F7F7F" w:themeColor="text1" w:themeTint="80"/>
                          <w:lang w:val="mk-MK"/>
                        </w:rPr>
                      </w:pPr>
                    </w:p>
                    <w:p w14:paraId="60B7836A" w14:textId="5BAF1F35" w:rsidR="006B1FAE" w:rsidRDefault="006B1FAE" w:rsidP="00F8289B">
                      <w:pPr>
                        <w:rPr>
                          <w:rFonts w:cstheme="minorHAnsi"/>
                          <w:b/>
                          <w:bCs/>
                          <w:color w:val="7F7F7F" w:themeColor="text1" w:themeTint="80"/>
                          <w:lang w:val="mk-MK"/>
                        </w:rPr>
                      </w:pPr>
                      <w:r>
                        <w:rPr>
                          <w:rFonts w:cstheme="minorHAnsi"/>
                          <w:b/>
                          <w:bCs/>
                          <w:color w:val="7F7F7F" w:themeColor="text1" w:themeTint="80"/>
                          <w:lang w:val="mk-MK"/>
                        </w:rPr>
                        <w:t xml:space="preserve">Грант: </w:t>
                      </w:r>
                      <w:r w:rsidRPr="006B1FAE">
                        <w:rPr>
                          <w:rFonts w:cstheme="minorHAnsi"/>
                          <w:b/>
                          <w:bCs/>
                          <w:color w:val="000000" w:themeColor="text1"/>
                          <w:lang w:val="mk-MK"/>
                        </w:rPr>
                        <w:t>Мал</w:t>
                      </w:r>
                    </w:p>
                    <w:p w14:paraId="41D7B66A" w14:textId="77777777" w:rsidR="006B1FAE" w:rsidRDefault="006B1FAE" w:rsidP="00F8289B">
                      <w:pPr>
                        <w:rPr>
                          <w:rFonts w:cstheme="minorHAnsi"/>
                          <w:b/>
                          <w:bCs/>
                          <w:color w:val="7F7F7F" w:themeColor="text1" w:themeTint="80"/>
                          <w:lang w:val="mk-MK"/>
                        </w:rPr>
                      </w:pPr>
                    </w:p>
                    <w:p w14:paraId="751C2720" w14:textId="72B49743" w:rsidR="00F8289B" w:rsidRPr="003967A6" w:rsidRDefault="00F8289B" w:rsidP="00F8289B">
                      <w:pPr>
                        <w:rPr>
                          <w:rFonts w:cstheme="minorHAnsi"/>
                          <w:lang w:val="mk-MK"/>
                        </w:rPr>
                      </w:pPr>
                      <w:r w:rsidRPr="003967A6">
                        <w:rPr>
                          <w:rFonts w:cstheme="minorHAnsi"/>
                          <w:b/>
                          <w:bCs/>
                          <w:color w:val="7F7F7F" w:themeColor="text1" w:themeTint="80"/>
                          <w:lang w:val="mk-MK"/>
                        </w:rPr>
                        <w:t xml:space="preserve">Датум на поднесување: </w:t>
                      </w:r>
                      <w:sdt>
                        <w:sdtPr>
                          <w:rPr>
                            <w:rFonts w:cstheme="minorHAnsi"/>
                            <w:b/>
                            <w:bCs/>
                            <w:color w:val="7F7F7F" w:themeColor="text1" w:themeTint="80"/>
                            <w:lang w:val="mk-MK"/>
                          </w:rPr>
                          <w:id w:val="-55863450"/>
                          <w:placeholder>
                            <w:docPart w:val="CB0AED279DB24F7DBFB27540B346AAC2"/>
                          </w:placeholder>
                          <w:date w:fullDate="2026-02-01T00:00:00Z">
                            <w:dateFormat w:val="dd.M.yyyy"/>
                            <w:lid w:val="mk-MK"/>
                            <w:storeMappedDataAs w:val="dateTime"/>
                            <w:calendar w:val="gregorian"/>
                          </w:date>
                        </w:sdtPr>
                        <w:sdtContent>
                          <w:r w:rsidR="00291A10">
                            <w:rPr>
                              <w:rFonts w:cstheme="minorHAnsi"/>
                              <w:b/>
                              <w:bCs/>
                              <w:color w:val="7F7F7F" w:themeColor="text1" w:themeTint="80"/>
                              <w:lang w:val="mk-MK"/>
                            </w:rPr>
                            <w:t>01.2.2026</w:t>
                          </w:r>
                        </w:sdtContent>
                      </w:sdt>
                    </w:p>
                    <w:p w14:paraId="5415FB06" w14:textId="77777777" w:rsidR="00F8289B" w:rsidRPr="003967A6" w:rsidRDefault="00F8289B" w:rsidP="00F8289B">
                      <w:pPr>
                        <w:rPr>
                          <w:rFonts w:cstheme="minorHAnsi"/>
                          <w:lang w:val="mk-MK"/>
                        </w:rPr>
                      </w:pPr>
                    </w:p>
                  </w:txbxContent>
                </v:textbox>
              </v:shape>
            </w:pict>
          </mc:Fallback>
        </mc:AlternateContent>
      </w:r>
      <w:r w:rsidR="00FF6461" w:rsidRPr="003967A6">
        <w:rPr>
          <w:rFonts w:asciiTheme="majorHAnsi" w:hAnsiTheme="majorHAnsi" w:cstheme="majorHAnsi"/>
          <w:noProof/>
          <w:lang w:val="en-US"/>
        </w:rPr>
        <mc:AlternateContent>
          <mc:Choice Requires="wps">
            <w:drawing>
              <wp:anchor distT="0" distB="0" distL="114300" distR="114300" simplePos="0" relativeHeight="251659264" behindDoc="0" locked="0" layoutInCell="1" allowOverlap="1" wp14:anchorId="098DEB85" wp14:editId="58C03EFB">
                <wp:simplePos x="0" y="0"/>
                <wp:positionH relativeFrom="column">
                  <wp:posOffset>502418</wp:posOffset>
                </wp:positionH>
                <wp:positionV relativeFrom="paragraph">
                  <wp:posOffset>138891</wp:posOffset>
                </wp:positionV>
                <wp:extent cx="4920343" cy="1185705"/>
                <wp:effectExtent l="0" t="0" r="7620" b="8255"/>
                <wp:wrapNone/>
                <wp:docPr id="3" name="Text Box 3"/>
                <wp:cNvGraphicFramePr/>
                <a:graphic xmlns:a="http://schemas.openxmlformats.org/drawingml/2006/main">
                  <a:graphicData uri="http://schemas.microsoft.com/office/word/2010/wordprocessingShape">
                    <wps:wsp>
                      <wps:cNvSpPr txBox="1"/>
                      <wps:spPr>
                        <a:xfrm>
                          <a:off x="0" y="0"/>
                          <a:ext cx="4920343" cy="1185705"/>
                        </a:xfrm>
                        <a:prstGeom prst="rect">
                          <a:avLst/>
                        </a:prstGeom>
                        <a:solidFill>
                          <a:schemeClr val="lt1"/>
                        </a:solidFill>
                        <a:ln w="6350">
                          <a:solidFill>
                            <a:prstClr val="black"/>
                          </a:solidFill>
                        </a:ln>
                      </wps:spPr>
                      <wps:txbx>
                        <w:txbxContent>
                          <w:p w14:paraId="3AC41E68" w14:textId="77777777" w:rsidR="009E5123" w:rsidRDefault="00A12148" w:rsidP="00FF6461">
                            <w:pPr>
                              <w:rPr>
                                <w:rFonts w:ascii="Times New Roman" w:hAnsi="Times New Roman" w:cs="Times New Roman"/>
                                <w:b/>
                                <w:bCs/>
                                <w:color w:val="7F7F7F" w:themeColor="text1" w:themeTint="80"/>
                                <w:lang w:val="mk-MK"/>
                              </w:rPr>
                            </w:pPr>
                            <w:r w:rsidRPr="00FF6461">
                              <w:rPr>
                                <w:rFonts w:ascii="Times New Roman" w:hAnsi="Times New Roman" w:cs="Times New Roman"/>
                                <w:b/>
                                <w:bCs/>
                                <w:color w:val="7F7F7F" w:themeColor="text1" w:themeTint="80"/>
                                <w:lang w:val="mk-MK"/>
                              </w:rPr>
                              <w:t>Наслов на проектот:</w:t>
                            </w:r>
                            <w:r w:rsidR="009E5123">
                              <w:rPr>
                                <w:rFonts w:ascii="Times New Roman" w:hAnsi="Times New Roman" w:cs="Times New Roman"/>
                                <w:b/>
                                <w:bCs/>
                                <w:color w:val="7F7F7F" w:themeColor="text1" w:themeTint="80"/>
                                <w:lang w:val="mk-MK"/>
                              </w:rPr>
                              <w:t xml:space="preserve"> </w:t>
                            </w:r>
                          </w:p>
                          <w:p w14:paraId="14ACD276" w14:textId="169A18E7" w:rsidR="00A12148" w:rsidRPr="00FF6461" w:rsidRDefault="00A12148" w:rsidP="00A12148">
                            <w:pPr>
                              <w:rPr>
                                <w:rFonts w:ascii="Times New Roman" w:hAnsi="Times New Roman" w:cs="Times New Roman"/>
                                <w:b/>
                                <w:bCs/>
                                <w:lang w:val="mk-MK"/>
                              </w:rPr>
                            </w:pPr>
                          </w:p>
                          <w:p w14:paraId="0E0354AB" w14:textId="77777777" w:rsidR="00A12148" w:rsidRPr="00FF6461" w:rsidRDefault="00A12148" w:rsidP="00A12148">
                            <w:pPr>
                              <w:rPr>
                                <w:rFonts w:ascii="Times New Roman" w:hAnsi="Times New Roman" w:cs="Times New Roman"/>
                                <w:b/>
                                <w:bCs/>
                                <w:lang w:val="mk-MK"/>
                              </w:rPr>
                            </w:pPr>
                          </w:p>
                          <w:p w14:paraId="4CDA1989" w14:textId="77777777" w:rsidR="00A12148" w:rsidRPr="00FF6461" w:rsidRDefault="00A12148" w:rsidP="00A12148">
                            <w:pPr>
                              <w:rPr>
                                <w:rFonts w:ascii="Times New Roman" w:hAnsi="Times New Roman" w:cs="Times New Roman"/>
                                <w:b/>
                                <w:bCs/>
                                <w:lang w:val="mk-MK"/>
                              </w:rPr>
                            </w:pPr>
                          </w:p>
                          <w:p w14:paraId="6C463CE3" w14:textId="77777777" w:rsidR="00A12148" w:rsidRPr="00FF6461" w:rsidRDefault="00A12148" w:rsidP="00A12148">
                            <w:pPr>
                              <w:rPr>
                                <w:rFonts w:ascii="Times New Roman" w:hAnsi="Times New Roman" w:cs="Times New Roman"/>
                                <w:b/>
                                <w:bCs/>
                                <w:lang w:val="mk-MK"/>
                              </w:rPr>
                            </w:pPr>
                          </w:p>
                          <w:p w14:paraId="78B25A68" w14:textId="194EF137" w:rsidR="00A12148" w:rsidRPr="00FF6461" w:rsidRDefault="00A12148" w:rsidP="00A12148">
                            <w:pPr>
                              <w:rPr>
                                <w:rFonts w:ascii="Times New Roman" w:hAnsi="Times New Roman" w:cs="Times New Roman"/>
                                <w:lang w:val="mk-MK"/>
                              </w:rPr>
                            </w:pPr>
                            <w:r w:rsidRPr="00FF6461">
                              <w:rPr>
                                <w:rFonts w:ascii="Times New Roman" w:hAnsi="Times New Roman" w:cs="Times New Roman"/>
                                <w:b/>
                                <w:bCs/>
                                <w:color w:val="7F7F7F" w:themeColor="text1" w:themeTint="80"/>
                                <w:lang w:val="mk-MK"/>
                              </w:rPr>
                              <w:t>Раководител:</w:t>
                            </w:r>
                            <w:r w:rsidR="009E5123">
                              <w:rPr>
                                <w:rFonts w:ascii="Times New Roman" w:hAnsi="Times New Roman" w:cs="Times New Roman"/>
                                <w:b/>
                                <w:bCs/>
                                <w:color w:val="7F7F7F" w:themeColor="text1" w:themeTint="80"/>
                                <w:lang w:val="mk-MK"/>
                              </w:rPr>
                              <w:t xml:space="preserve"> </w:t>
                            </w:r>
                          </w:p>
                          <w:p w14:paraId="6D432D3B" w14:textId="77777777" w:rsidR="00A12148" w:rsidRPr="00FF6461" w:rsidRDefault="00A12148" w:rsidP="00A12148">
                            <w:pPr>
                              <w:rPr>
                                <w:rFonts w:ascii="Times New Roman" w:hAnsi="Times New Roman" w:cs="Times New Roman"/>
                                <w:b/>
                                <w:bCs/>
                                <w:color w:val="7F7F7F" w:themeColor="text1" w:themeTint="80"/>
                                <w:lang w:val="mk-MK"/>
                              </w:rPr>
                            </w:pPr>
                          </w:p>
                          <w:p w14:paraId="29F1427B" w14:textId="12616463" w:rsidR="00A12148" w:rsidRPr="00D141EA" w:rsidRDefault="00A12148">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8DEB85" id="Text Box 3" o:spid="_x0000_s1027" type="#_x0000_t202" style="position:absolute;margin-left:39.55pt;margin-top:10.95pt;width:387.45pt;height:93.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" fillcolor="white [3201]" strokeweight=".5pt">
                <v:textbox>
                  <w:txbxContent>
                    <w:p w14:paraId="3AC41E68" w14:textId="77777777" w:rsidR="009E5123" w:rsidRDefault="00A12148" w:rsidP="00FF6461">
                      <w:pPr>
                        <w:rPr>
                          <w:rFonts w:ascii="Times New Roman" w:hAnsi="Times New Roman" w:cs="Times New Roman"/>
                          <w:b/>
                          <w:bCs/>
                          <w:color w:val="7F7F7F" w:themeColor="text1" w:themeTint="80"/>
                          <w:lang w:val="mk-MK"/>
                        </w:rPr>
                      </w:pPr>
                      <w:r w:rsidRPr="00FF6461">
                        <w:rPr>
                          <w:rFonts w:ascii="Times New Roman" w:hAnsi="Times New Roman" w:cs="Times New Roman"/>
                          <w:b/>
                          <w:bCs/>
                          <w:color w:val="7F7F7F" w:themeColor="text1" w:themeTint="80"/>
                          <w:lang w:val="mk-MK"/>
                        </w:rPr>
                        <w:t>Наслов на проектот:</w:t>
                      </w:r>
                      <w:r w:rsidR="009E5123">
                        <w:rPr>
                          <w:rFonts w:ascii="Times New Roman" w:hAnsi="Times New Roman" w:cs="Times New Roman"/>
                          <w:b/>
                          <w:bCs/>
                          <w:color w:val="7F7F7F" w:themeColor="text1" w:themeTint="80"/>
                          <w:lang w:val="mk-MK"/>
                        </w:rPr>
                        <w:t xml:space="preserve"> </w:t>
                      </w:r>
                    </w:p>
                    <w:p w14:paraId="14ACD276" w14:textId="169A18E7" w:rsidR="00A12148" w:rsidRPr="00FF6461" w:rsidRDefault="00A12148" w:rsidP="00A12148">
                      <w:pPr>
                        <w:rPr>
                          <w:rFonts w:ascii="Times New Roman" w:hAnsi="Times New Roman" w:cs="Times New Roman"/>
                          <w:b/>
                          <w:bCs/>
                          <w:lang w:val="mk-MK"/>
                        </w:rPr>
                      </w:pPr>
                    </w:p>
                    <w:p w14:paraId="0E0354AB" w14:textId="77777777" w:rsidR="00A12148" w:rsidRPr="00FF6461" w:rsidRDefault="00A12148" w:rsidP="00A12148">
                      <w:pPr>
                        <w:rPr>
                          <w:rFonts w:ascii="Times New Roman" w:hAnsi="Times New Roman" w:cs="Times New Roman"/>
                          <w:b/>
                          <w:bCs/>
                          <w:lang w:val="mk-MK"/>
                        </w:rPr>
                      </w:pPr>
                    </w:p>
                    <w:p w14:paraId="4CDA1989" w14:textId="77777777" w:rsidR="00A12148" w:rsidRPr="00FF6461" w:rsidRDefault="00A12148" w:rsidP="00A12148">
                      <w:pPr>
                        <w:rPr>
                          <w:rFonts w:ascii="Times New Roman" w:hAnsi="Times New Roman" w:cs="Times New Roman"/>
                          <w:b/>
                          <w:bCs/>
                          <w:lang w:val="mk-MK"/>
                        </w:rPr>
                      </w:pPr>
                    </w:p>
                    <w:p w14:paraId="6C463CE3" w14:textId="77777777" w:rsidR="00A12148" w:rsidRPr="00FF6461" w:rsidRDefault="00A12148" w:rsidP="00A12148">
                      <w:pPr>
                        <w:rPr>
                          <w:rFonts w:ascii="Times New Roman" w:hAnsi="Times New Roman" w:cs="Times New Roman"/>
                          <w:b/>
                          <w:bCs/>
                          <w:lang w:val="mk-MK"/>
                        </w:rPr>
                      </w:pPr>
                    </w:p>
                    <w:p w14:paraId="78B25A68" w14:textId="194EF137" w:rsidR="00A12148" w:rsidRPr="00FF6461" w:rsidRDefault="00A12148" w:rsidP="00A12148">
                      <w:pPr>
                        <w:rPr>
                          <w:rFonts w:ascii="Times New Roman" w:hAnsi="Times New Roman" w:cs="Times New Roman"/>
                          <w:lang w:val="mk-MK"/>
                        </w:rPr>
                      </w:pPr>
                      <w:r w:rsidRPr="00FF6461">
                        <w:rPr>
                          <w:rFonts w:ascii="Times New Roman" w:hAnsi="Times New Roman" w:cs="Times New Roman"/>
                          <w:b/>
                          <w:bCs/>
                          <w:color w:val="7F7F7F" w:themeColor="text1" w:themeTint="80"/>
                          <w:lang w:val="mk-MK"/>
                        </w:rPr>
                        <w:t>Раководител:</w:t>
                      </w:r>
                      <w:r w:rsidR="009E5123">
                        <w:rPr>
                          <w:rFonts w:ascii="Times New Roman" w:hAnsi="Times New Roman" w:cs="Times New Roman"/>
                          <w:b/>
                          <w:bCs/>
                          <w:color w:val="7F7F7F" w:themeColor="text1" w:themeTint="80"/>
                          <w:lang w:val="mk-MK"/>
                        </w:rPr>
                        <w:t xml:space="preserve"> </w:t>
                      </w:r>
                    </w:p>
                    <w:p w14:paraId="6D432D3B" w14:textId="77777777" w:rsidR="00A12148" w:rsidRPr="00FF6461" w:rsidRDefault="00A12148" w:rsidP="00A12148">
                      <w:pPr>
                        <w:rPr>
                          <w:rFonts w:ascii="Times New Roman" w:hAnsi="Times New Roman" w:cs="Times New Roman"/>
                          <w:b/>
                          <w:bCs/>
                          <w:color w:val="7F7F7F" w:themeColor="text1" w:themeTint="80"/>
                          <w:lang w:val="mk-MK"/>
                        </w:rPr>
                      </w:pPr>
                    </w:p>
                    <w:p w14:paraId="29F1427B" w14:textId="12616463" w:rsidR="00A12148" w:rsidRPr="00D141EA" w:rsidRDefault="00A12148">
                      <w:pPr>
                        <w:rPr>
                          <w:lang w:val="en-US"/>
                        </w:rPr>
                      </w:pPr>
                    </w:p>
                  </w:txbxContent>
                </v:textbox>
              </v:shape>
            </w:pict>
          </mc:Fallback>
        </mc:AlternateContent>
      </w:r>
    </w:p>
    <w:p w14:paraId="0E4898E9" w14:textId="69FF32B1" w:rsidR="0036406A" w:rsidRPr="003967A6" w:rsidRDefault="0036406A">
      <w:pPr>
        <w:rPr>
          <w:rFonts w:asciiTheme="majorHAnsi" w:hAnsiTheme="majorHAnsi" w:cstheme="majorHAnsi"/>
          <w:lang w:val="mk-MK"/>
        </w:rPr>
      </w:pPr>
    </w:p>
    <w:p w14:paraId="43DB3701" w14:textId="4781787A" w:rsidR="0036406A" w:rsidRPr="003967A6" w:rsidRDefault="0036406A">
      <w:pPr>
        <w:rPr>
          <w:rFonts w:asciiTheme="majorHAnsi" w:hAnsiTheme="majorHAnsi" w:cstheme="majorHAnsi"/>
          <w:lang w:val="mk-MK"/>
        </w:rPr>
      </w:pPr>
    </w:p>
    <w:p w14:paraId="02D79EF7" w14:textId="11C81AAD" w:rsidR="0036406A" w:rsidRPr="003967A6" w:rsidRDefault="0036406A">
      <w:pPr>
        <w:rPr>
          <w:rFonts w:asciiTheme="majorHAnsi" w:hAnsiTheme="majorHAnsi" w:cstheme="majorHAnsi"/>
          <w:lang w:val="mk-MK"/>
        </w:rPr>
      </w:pPr>
    </w:p>
    <w:p w14:paraId="2AD4C534" w14:textId="3F9E35CE" w:rsidR="0036406A" w:rsidRPr="003967A6" w:rsidRDefault="0036406A">
      <w:pPr>
        <w:rPr>
          <w:rFonts w:asciiTheme="majorHAnsi" w:hAnsiTheme="majorHAnsi" w:cstheme="majorHAnsi"/>
          <w:lang w:val="mk-MK"/>
        </w:rPr>
      </w:pPr>
    </w:p>
    <w:p w14:paraId="3382F87A" w14:textId="42833597" w:rsidR="0036406A" w:rsidRPr="003967A6" w:rsidRDefault="0036406A">
      <w:pPr>
        <w:rPr>
          <w:rFonts w:asciiTheme="majorHAnsi" w:hAnsiTheme="majorHAnsi" w:cstheme="majorHAnsi"/>
          <w:lang w:val="mk-MK"/>
        </w:rPr>
      </w:pPr>
    </w:p>
    <w:p w14:paraId="3EABB075" w14:textId="5B9D40BC" w:rsidR="0036406A" w:rsidRPr="003967A6" w:rsidRDefault="0036406A">
      <w:pPr>
        <w:rPr>
          <w:rFonts w:asciiTheme="majorHAnsi" w:hAnsiTheme="majorHAnsi" w:cstheme="majorHAnsi"/>
          <w:lang w:val="mk-MK"/>
        </w:rPr>
      </w:pPr>
    </w:p>
    <w:p w14:paraId="3AC94A08" w14:textId="5729F7A9" w:rsidR="0036406A" w:rsidRPr="003967A6" w:rsidRDefault="0036406A">
      <w:pPr>
        <w:rPr>
          <w:rFonts w:asciiTheme="majorHAnsi" w:hAnsiTheme="majorHAnsi" w:cstheme="majorHAnsi"/>
          <w:lang w:val="mk-MK"/>
        </w:rPr>
      </w:pPr>
    </w:p>
    <w:p w14:paraId="000EF7AC" w14:textId="59403CD4" w:rsidR="0036406A" w:rsidRPr="003967A6" w:rsidRDefault="0036406A">
      <w:pPr>
        <w:rPr>
          <w:rFonts w:asciiTheme="majorHAnsi" w:hAnsiTheme="majorHAnsi" w:cstheme="majorHAnsi"/>
          <w:lang w:val="mk-MK"/>
        </w:rPr>
      </w:pPr>
    </w:p>
    <w:p w14:paraId="106A6577" w14:textId="5CC33C2D" w:rsidR="0036406A" w:rsidRPr="003967A6" w:rsidRDefault="0036406A">
      <w:pPr>
        <w:rPr>
          <w:rFonts w:asciiTheme="majorHAnsi" w:hAnsiTheme="majorHAnsi" w:cstheme="majorHAnsi"/>
          <w:lang w:val="mk-MK"/>
        </w:rPr>
      </w:pPr>
    </w:p>
    <w:p w14:paraId="48E88228" w14:textId="1AD62362" w:rsidR="0036406A" w:rsidRPr="003967A6" w:rsidRDefault="0036406A">
      <w:pPr>
        <w:rPr>
          <w:rFonts w:asciiTheme="majorHAnsi" w:hAnsiTheme="majorHAnsi" w:cstheme="majorHAnsi"/>
          <w:lang w:val="mk-MK"/>
        </w:rPr>
      </w:pPr>
    </w:p>
    <w:p w14:paraId="24181AD4" w14:textId="4BCA01A5" w:rsidR="0036406A" w:rsidRPr="003967A6" w:rsidRDefault="0036406A">
      <w:pPr>
        <w:rPr>
          <w:rFonts w:asciiTheme="majorHAnsi" w:hAnsiTheme="majorHAnsi" w:cstheme="majorHAnsi"/>
          <w:lang w:val="mk-MK"/>
        </w:rPr>
      </w:pPr>
    </w:p>
    <w:p w14:paraId="1FADED7C" w14:textId="6E7C8004" w:rsidR="0036406A" w:rsidRPr="003967A6" w:rsidRDefault="0036406A">
      <w:pPr>
        <w:rPr>
          <w:rFonts w:asciiTheme="majorHAnsi" w:hAnsiTheme="majorHAnsi" w:cstheme="majorHAnsi"/>
          <w:lang w:val="mk-MK"/>
        </w:rPr>
      </w:pPr>
    </w:p>
    <w:p w14:paraId="39480EB7" w14:textId="1C6966A9" w:rsidR="0036406A" w:rsidRPr="003967A6" w:rsidRDefault="0036406A">
      <w:pPr>
        <w:rPr>
          <w:rFonts w:asciiTheme="majorHAnsi" w:hAnsiTheme="majorHAnsi" w:cstheme="majorHAnsi"/>
          <w:lang w:val="mk-MK"/>
        </w:rPr>
      </w:pPr>
    </w:p>
    <w:p w14:paraId="1294359E" w14:textId="5AD9A82B" w:rsidR="0036406A" w:rsidRPr="003967A6" w:rsidRDefault="0036406A">
      <w:pPr>
        <w:rPr>
          <w:rFonts w:asciiTheme="majorHAnsi" w:hAnsiTheme="majorHAnsi" w:cstheme="majorHAnsi"/>
          <w:lang w:val="mk-MK"/>
        </w:rPr>
      </w:pPr>
    </w:p>
    <w:p w14:paraId="6B15552E" w14:textId="2C71C491" w:rsidR="0036406A" w:rsidRPr="003967A6" w:rsidRDefault="0036406A">
      <w:pPr>
        <w:rPr>
          <w:rFonts w:asciiTheme="majorHAnsi" w:hAnsiTheme="majorHAnsi" w:cstheme="majorHAnsi"/>
          <w:lang w:val="mk-MK"/>
        </w:rPr>
      </w:pPr>
    </w:p>
    <w:p w14:paraId="238EB616" w14:textId="34EC2171" w:rsidR="0036406A" w:rsidRPr="003967A6" w:rsidRDefault="0036406A">
      <w:pPr>
        <w:rPr>
          <w:rFonts w:asciiTheme="majorHAnsi" w:hAnsiTheme="majorHAnsi" w:cstheme="majorHAnsi"/>
          <w:lang w:val="mk-MK"/>
        </w:rPr>
      </w:pPr>
    </w:p>
    <w:p w14:paraId="61CBAF69" w14:textId="5E15344C" w:rsidR="0036406A" w:rsidRPr="003967A6" w:rsidRDefault="0036406A">
      <w:pPr>
        <w:rPr>
          <w:rFonts w:asciiTheme="majorHAnsi" w:hAnsiTheme="majorHAnsi" w:cstheme="majorHAnsi"/>
          <w:lang w:val="mk-MK"/>
        </w:rPr>
      </w:pPr>
    </w:p>
    <w:p w14:paraId="6E8429B0" w14:textId="5F403C39" w:rsidR="0036406A" w:rsidRPr="003967A6" w:rsidRDefault="0036406A">
      <w:pPr>
        <w:rPr>
          <w:rFonts w:asciiTheme="majorHAnsi" w:hAnsiTheme="majorHAnsi" w:cstheme="majorHAnsi"/>
          <w:lang w:val="mk-MK"/>
        </w:rPr>
      </w:pPr>
    </w:p>
    <w:p w14:paraId="3E533724" w14:textId="19773127" w:rsidR="0036406A" w:rsidRPr="003967A6" w:rsidRDefault="0036406A">
      <w:pPr>
        <w:rPr>
          <w:rFonts w:asciiTheme="majorHAnsi" w:hAnsiTheme="majorHAnsi" w:cstheme="majorHAnsi"/>
          <w:lang w:val="mk-MK"/>
        </w:rPr>
      </w:pPr>
    </w:p>
    <w:p w14:paraId="0CA56D2D" w14:textId="415A202E" w:rsidR="0036406A" w:rsidRPr="003967A6" w:rsidRDefault="0036406A">
      <w:pPr>
        <w:rPr>
          <w:rFonts w:asciiTheme="majorHAnsi" w:hAnsiTheme="majorHAnsi" w:cstheme="majorHAnsi"/>
          <w:lang w:val="mk-MK"/>
        </w:rPr>
      </w:pPr>
    </w:p>
    <w:p w14:paraId="39914D78" w14:textId="1655B662" w:rsidR="0036406A" w:rsidRPr="003967A6" w:rsidRDefault="0036406A">
      <w:pPr>
        <w:rPr>
          <w:rFonts w:asciiTheme="majorHAnsi" w:hAnsiTheme="majorHAnsi" w:cstheme="majorHAnsi"/>
          <w:lang w:val="mk-MK"/>
        </w:rPr>
      </w:pPr>
    </w:p>
    <w:p w14:paraId="71429382" w14:textId="2221CE20" w:rsidR="0036406A" w:rsidRPr="003967A6" w:rsidRDefault="0036406A">
      <w:pPr>
        <w:rPr>
          <w:rFonts w:asciiTheme="majorHAnsi" w:hAnsiTheme="majorHAnsi" w:cstheme="majorHAnsi"/>
          <w:lang w:val="mk-MK"/>
        </w:rPr>
      </w:pPr>
    </w:p>
    <w:p w14:paraId="05ED6AAF" w14:textId="002272E0" w:rsidR="0036406A" w:rsidRPr="003967A6" w:rsidRDefault="0036406A">
      <w:pPr>
        <w:rPr>
          <w:rFonts w:asciiTheme="majorHAnsi" w:hAnsiTheme="majorHAnsi" w:cstheme="majorHAnsi"/>
          <w:lang w:val="mk-MK"/>
        </w:rPr>
      </w:pPr>
    </w:p>
    <w:p w14:paraId="449DB0CD" w14:textId="70946F81" w:rsidR="0036406A" w:rsidRPr="003967A6" w:rsidRDefault="0036406A">
      <w:pPr>
        <w:rPr>
          <w:rFonts w:asciiTheme="majorHAnsi" w:hAnsiTheme="majorHAnsi" w:cstheme="majorHAnsi"/>
          <w:lang w:val="mk-MK"/>
        </w:rPr>
      </w:pPr>
    </w:p>
    <w:p w14:paraId="09869796" w14:textId="0B720261" w:rsidR="0036406A" w:rsidRPr="003967A6" w:rsidRDefault="0036406A">
      <w:pPr>
        <w:rPr>
          <w:rFonts w:asciiTheme="majorHAnsi" w:hAnsiTheme="majorHAnsi" w:cstheme="majorHAnsi"/>
          <w:lang w:val="mk-MK"/>
        </w:rPr>
      </w:pPr>
    </w:p>
    <w:p w14:paraId="2FD1EF26" w14:textId="23D04937" w:rsidR="0036406A" w:rsidRPr="003967A6" w:rsidRDefault="0036406A">
      <w:pPr>
        <w:rPr>
          <w:rFonts w:asciiTheme="majorHAnsi" w:hAnsiTheme="majorHAnsi" w:cstheme="majorHAnsi"/>
          <w:lang w:val="mk-MK"/>
        </w:rPr>
      </w:pPr>
    </w:p>
    <w:p w14:paraId="66E926A5" w14:textId="197C763D" w:rsidR="00E13E6F" w:rsidRPr="003967A6" w:rsidRDefault="00E13E6F" w:rsidP="00285343">
      <w:pPr>
        <w:rPr>
          <w:rFonts w:asciiTheme="majorHAnsi" w:hAnsiTheme="majorHAnsi" w:cstheme="majorHAnsi"/>
          <w:lang w:val="mk-MK"/>
        </w:rPr>
      </w:pPr>
    </w:p>
    <w:p w14:paraId="657F4A67" w14:textId="77777777" w:rsidR="00F046B7" w:rsidRPr="003967A6" w:rsidRDefault="00F046B7" w:rsidP="00220016">
      <w:pPr>
        <w:ind w:left="720"/>
        <w:rPr>
          <w:rFonts w:asciiTheme="majorHAnsi" w:hAnsiTheme="majorHAnsi" w:cstheme="majorHAnsi"/>
          <w:lang w:val="mk-MK"/>
        </w:rPr>
      </w:pPr>
    </w:p>
    <w:p w14:paraId="28D72051" w14:textId="081DDAFD" w:rsidR="002736B3" w:rsidRPr="003967A6" w:rsidRDefault="00D64EE4" w:rsidP="00F046B7">
      <w:pPr>
        <w:pStyle w:val="ListParagraph"/>
        <w:numPr>
          <w:ilvl w:val="0"/>
          <w:numId w:val="1"/>
        </w:numPr>
        <w:rPr>
          <w:rFonts w:asciiTheme="majorHAnsi" w:hAnsiTheme="majorHAnsi" w:cstheme="majorHAnsi"/>
          <w:lang w:val="mk-MK"/>
        </w:rPr>
      </w:pPr>
      <w:r>
        <w:rPr>
          <w:rFonts w:asciiTheme="majorHAnsi" w:hAnsiTheme="majorHAnsi" w:cstheme="majorHAnsi"/>
          <w:lang w:val="mk-MK"/>
        </w:rPr>
        <w:t>Резиме на предлог проектот</w:t>
      </w:r>
      <w:r w:rsidR="00C7148E" w:rsidRPr="003967A6">
        <w:rPr>
          <w:rFonts w:asciiTheme="majorHAnsi" w:hAnsiTheme="majorHAnsi" w:cstheme="majorHAnsi"/>
          <w:lang w:val="mk-MK"/>
        </w:rPr>
        <w:t xml:space="preserve"> (на Македонски и Англиски)</w:t>
      </w:r>
    </w:p>
    <w:p w14:paraId="7FEF0B5F" w14:textId="49DFEADB" w:rsidR="002736B3" w:rsidRPr="003967A6" w:rsidRDefault="004C3A94" w:rsidP="00220016">
      <w:pPr>
        <w:pStyle w:val="ListParagraph"/>
        <w:numPr>
          <w:ilvl w:val="0"/>
          <w:numId w:val="4"/>
        </w:numPr>
        <w:rPr>
          <w:rFonts w:asciiTheme="majorHAnsi" w:hAnsiTheme="majorHAnsi" w:cstheme="majorHAnsi"/>
          <w:i/>
          <w:iCs/>
          <w:lang w:val="mk-MK"/>
        </w:rPr>
      </w:pPr>
      <w:r w:rsidRPr="003967A6">
        <w:rPr>
          <w:rFonts w:asciiTheme="majorHAnsi" w:hAnsiTheme="majorHAnsi" w:cstheme="majorHAnsi"/>
          <w:i/>
          <w:iCs/>
          <w:lang w:val="mk-MK"/>
        </w:rPr>
        <w:t>Вовед/</w:t>
      </w:r>
      <w:r w:rsidR="002736B3" w:rsidRPr="003967A6">
        <w:rPr>
          <w:rFonts w:asciiTheme="majorHAnsi" w:hAnsiTheme="majorHAnsi" w:cstheme="majorHAnsi"/>
          <w:i/>
          <w:iCs/>
          <w:lang w:val="mk-MK"/>
        </w:rPr>
        <w:t>Контекст (</w:t>
      </w:r>
      <w:r w:rsidR="00F046B7" w:rsidRPr="003967A6">
        <w:rPr>
          <w:rFonts w:asciiTheme="majorHAnsi" w:hAnsiTheme="majorHAnsi" w:cstheme="majorHAnsi"/>
          <w:i/>
          <w:iCs/>
          <w:lang w:val="mk-MK"/>
        </w:rPr>
        <w:t xml:space="preserve">до </w:t>
      </w:r>
      <w:r w:rsidR="00B366F3" w:rsidRPr="003967A6">
        <w:rPr>
          <w:rFonts w:asciiTheme="majorHAnsi" w:hAnsiTheme="majorHAnsi" w:cstheme="majorHAnsi"/>
          <w:i/>
          <w:iCs/>
          <w:lang w:val="mk-MK"/>
        </w:rPr>
        <w:t>1</w:t>
      </w:r>
      <w:r w:rsidR="007B1B73" w:rsidRPr="003967A6">
        <w:rPr>
          <w:rFonts w:asciiTheme="majorHAnsi" w:hAnsiTheme="majorHAnsi" w:cstheme="majorHAnsi"/>
          <w:i/>
          <w:iCs/>
          <w:lang w:val="mk-MK"/>
        </w:rPr>
        <w:t>5</w:t>
      </w:r>
      <w:r w:rsidR="002736B3" w:rsidRPr="003967A6">
        <w:rPr>
          <w:rFonts w:asciiTheme="majorHAnsi" w:hAnsiTheme="majorHAnsi" w:cstheme="majorHAnsi"/>
          <w:i/>
          <w:iCs/>
          <w:lang w:val="mk-MK"/>
        </w:rPr>
        <w:t>0 збор</w:t>
      </w:r>
      <w:r w:rsidR="000C4590" w:rsidRPr="003967A6">
        <w:rPr>
          <w:rFonts w:asciiTheme="majorHAnsi" w:hAnsiTheme="majorHAnsi" w:cstheme="majorHAnsi"/>
          <w:i/>
          <w:iCs/>
          <w:lang w:val="mk-MK"/>
        </w:rPr>
        <w:t>а</w:t>
      </w:r>
      <w:r w:rsidR="002736B3" w:rsidRPr="003967A6">
        <w:rPr>
          <w:rFonts w:asciiTheme="majorHAnsi" w:hAnsiTheme="majorHAnsi" w:cstheme="majorHAnsi"/>
          <w:i/>
          <w:iCs/>
          <w:lang w:val="mk-MK"/>
        </w:rPr>
        <w:t>)</w:t>
      </w:r>
    </w:p>
    <w:p w14:paraId="11546B70" w14:textId="2C85B1CE" w:rsidR="00F0014F" w:rsidRPr="00F0014F" w:rsidRDefault="00723751" w:rsidP="00C74634">
      <w:pPr>
        <w:pStyle w:val="ListParagraph"/>
        <w:ind w:left="1080"/>
        <w:jc w:val="both"/>
        <w:rPr>
          <w:rFonts w:asciiTheme="majorHAnsi" w:hAnsiTheme="majorHAnsi" w:cstheme="majorHAnsi"/>
          <w:lang w:val="mk-MK"/>
        </w:rPr>
      </w:pPr>
      <w:r>
        <w:rPr>
          <w:rFonts w:asciiTheme="majorHAnsi" w:hAnsiTheme="majorHAnsi" w:cstheme="majorHAnsi"/>
          <w:lang w:val="mk-MK"/>
        </w:rPr>
        <w:t xml:space="preserve">Луковата жаба </w:t>
      </w:r>
      <w:r w:rsidR="0006519A">
        <w:rPr>
          <w:rFonts w:asciiTheme="majorHAnsi" w:hAnsiTheme="majorHAnsi" w:cstheme="majorHAnsi"/>
          <w:lang w:val="mk-MK"/>
        </w:rPr>
        <w:t>(</w:t>
      </w:r>
      <w:r w:rsidR="0006519A" w:rsidRPr="0006519A">
        <w:rPr>
          <w:rFonts w:asciiTheme="majorHAnsi" w:hAnsiTheme="majorHAnsi" w:cstheme="majorHAnsi"/>
          <w:i/>
          <w:iCs/>
          <w:lang w:val="en-US"/>
        </w:rPr>
        <w:t>Pelobates syriacus</w:t>
      </w:r>
      <w:r w:rsidR="0006519A" w:rsidRPr="0006519A">
        <w:rPr>
          <w:rFonts w:asciiTheme="majorHAnsi" w:hAnsiTheme="majorHAnsi" w:cstheme="majorHAnsi"/>
          <w:lang w:val="en-US"/>
        </w:rPr>
        <w:t>)</w:t>
      </w:r>
      <w:r w:rsidR="0006519A">
        <w:rPr>
          <w:rFonts w:asciiTheme="majorHAnsi" w:hAnsiTheme="majorHAnsi" w:cstheme="majorHAnsi"/>
          <w:lang w:val="en-US"/>
        </w:rPr>
        <w:t xml:space="preserve"> </w:t>
      </w:r>
      <w:r>
        <w:rPr>
          <w:rFonts w:asciiTheme="majorHAnsi" w:hAnsiTheme="majorHAnsi" w:cstheme="majorHAnsi"/>
          <w:lang w:val="mk-MK"/>
        </w:rPr>
        <w:t xml:space="preserve">е источномедитерански вид кој ги населува </w:t>
      </w:r>
      <w:r w:rsidR="0006519A">
        <w:rPr>
          <w:rFonts w:asciiTheme="majorHAnsi" w:hAnsiTheme="majorHAnsi" w:cstheme="majorHAnsi"/>
          <w:lang w:val="mk-MK"/>
        </w:rPr>
        <w:t xml:space="preserve">сите котлини во </w:t>
      </w:r>
      <w:r>
        <w:rPr>
          <w:rFonts w:asciiTheme="majorHAnsi" w:hAnsiTheme="majorHAnsi" w:cstheme="majorHAnsi"/>
          <w:lang w:val="mk-MK"/>
        </w:rPr>
        <w:t xml:space="preserve">Македонија </w:t>
      </w:r>
      <w:r>
        <w:rPr>
          <w:rFonts w:asciiTheme="majorHAnsi" w:hAnsiTheme="majorHAnsi" w:cstheme="majorHAnsi"/>
          <w:lang w:val="mk-MK"/>
        </w:rPr>
        <w:fldChar w:fldCharType="begin"/>
      </w:r>
      <w:r>
        <w:rPr>
          <w:rFonts w:asciiTheme="majorHAnsi" w:hAnsiTheme="majorHAnsi" w:cstheme="majorHAnsi"/>
          <w:lang w:val="mk-MK"/>
        </w:rPr>
        <w:instrText xml:space="preserve"> ADDIN ZOTERO_ITEM CSL_CITATION {"citationID":"bUHp2B8m","properties":{"formattedCitation":"\\super 1,2\\nosupersub{}","plainCitation":"1,2","noteIndex":0},"citationItems":[{"id":576,"uris":["http://zotero.org/users/1876267/items/KF8DR5HS"],"itemData":{"id":576,"type":"book","event-place":"Скопје","language":"Македонски и Англиски","publisher":"Македонско еколошко друштво","publisher-place":"Скопје","title":"Црвена книга на фауната на Северна Македонија Водоземци","author":[{"family":"Стеријовски","given":"Богољуб"},{"family":"Арсовски","given":"Драган"}],"editor":[{"family":"Стеријовски","given":"Богољуб"}],"issued":{"literal":"Во печат"}}},{"id":402,"uris":["http://zotero.org/users/1876267/items/9VUPZX4E"],"itemData":{"id":402,"type":"book","ISBN":"978-1-4729-2563-3","language":"English","note":"OCLC: 957323746","source":"Open WorldCat","title":"Field Guide to the Amphibians and Reptiles of Britain and Europe","author":[{"family":"Speybroeck","given":"Jeroen"},{"family":"Beukema","given":"Wouter"},{"family":"Bok","given":"Bobby"},{"family":"Van Der Voort","given":"Jan"},{"family":"Velikov","given":"Ilian"}],"accessed":{"date-parts":[["2018",12,9]]},"issued":{"date-parts":[["2016"]]}}}],"schema":"https://github.com/citation-style-language/schema/raw/master/csl-citation.json"} </w:instrText>
      </w:r>
      <w:r>
        <w:rPr>
          <w:rFonts w:asciiTheme="majorHAnsi" w:hAnsiTheme="majorHAnsi" w:cstheme="majorHAnsi"/>
          <w:lang w:val="mk-MK"/>
        </w:rPr>
        <w:fldChar w:fldCharType="separate"/>
      </w:r>
      <w:r w:rsidRPr="00723751">
        <w:rPr>
          <w:rFonts w:ascii="Calibri Light" w:hAnsi="Calibri Light" w:cs="Calibri Light"/>
          <w:vertAlign w:val="superscript"/>
        </w:rPr>
        <w:t>1,2</w:t>
      </w:r>
      <w:r>
        <w:rPr>
          <w:rFonts w:asciiTheme="majorHAnsi" w:hAnsiTheme="majorHAnsi" w:cstheme="majorHAnsi"/>
          <w:lang w:val="mk-MK"/>
        </w:rPr>
        <w:fldChar w:fldCharType="end"/>
      </w:r>
      <w:r>
        <w:rPr>
          <w:rFonts w:asciiTheme="majorHAnsi" w:hAnsiTheme="majorHAnsi" w:cstheme="majorHAnsi"/>
          <w:lang w:val="en-US"/>
        </w:rPr>
        <w:t xml:space="preserve">. </w:t>
      </w:r>
      <w:r>
        <w:rPr>
          <w:rFonts w:asciiTheme="majorHAnsi" w:hAnsiTheme="majorHAnsi" w:cstheme="majorHAnsi"/>
          <w:lang w:val="mk-MK"/>
        </w:rPr>
        <w:t>Од неодамна балканските популации од луковата жаба се препознаени како посебен вид, балканска лукова жаба (</w:t>
      </w:r>
      <w:r>
        <w:rPr>
          <w:rFonts w:asciiTheme="majorHAnsi" w:hAnsiTheme="majorHAnsi" w:cstheme="majorHAnsi"/>
          <w:i/>
          <w:iCs/>
          <w:lang w:val="en-US"/>
        </w:rPr>
        <w:t xml:space="preserve">P. </w:t>
      </w:r>
      <w:r w:rsidRPr="0006519A">
        <w:rPr>
          <w:rFonts w:asciiTheme="majorHAnsi" w:hAnsiTheme="majorHAnsi" w:cstheme="majorHAnsi"/>
          <w:i/>
          <w:iCs/>
          <w:lang w:val="en-US"/>
        </w:rPr>
        <w:t>balcanicus</w:t>
      </w:r>
      <w:r>
        <w:rPr>
          <w:rFonts w:asciiTheme="majorHAnsi" w:hAnsiTheme="majorHAnsi" w:cstheme="majorHAnsi"/>
          <w:lang w:val="en-US"/>
        </w:rPr>
        <w:t>)</w:t>
      </w:r>
      <w:r w:rsidR="0006519A">
        <w:rPr>
          <w:rFonts w:asciiTheme="majorHAnsi" w:hAnsiTheme="majorHAnsi" w:cstheme="majorHAnsi"/>
          <w:lang w:val="en-US"/>
        </w:rPr>
        <w:fldChar w:fldCharType="begin"/>
      </w:r>
      <w:r w:rsidR="0006519A">
        <w:rPr>
          <w:rFonts w:asciiTheme="majorHAnsi" w:hAnsiTheme="majorHAnsi" w:cstheme="majorHAnsi"/>
          <w:lang w:val="en-US"/>
        </w:rPr>
        <w:instrText xml:space="preserve"> ADDIN ZOTERO_ITEM CSL_CITATION {"citationID":"GFKksruX","properties":{"formattedCitation":"\\super 3\\nosupersub{}","plainCitation":"3","noteIndex":0},"citationItems":[{"id":659,"uris":["http://zotero.org/users/1876267/items/5AFU6HBH"],"itemData":{"id":659,"type":"article-journal","abstract":"The genomic era contributes to update the taxonomy of many debated terrestrial vertebrates. In an accompanying work, we provided a comprehensive molecular assessment of spadefoot toads (Pelobates) using genomic data. Our results call for taxonomic updates in this group. First, nuclear phylogenomics confirmed the species-level divergence between the Iberian P. cultripes and its Moroccan relative P. varaldii. Second, we inferred that P. fuscus and P. vespertinus, considered subspecies until recently, feature partial reproductive isolation and thus deserve a specific level. Third, we evidenced cryptic speciation and diversification among deeply diverged lineages collectively known as Pelobates syriacus. Populations from the Near East correspond to the Eastern spadefoot toad P. syriacus sensu stricto, which is represented by two subspecies, one in the Levant (P. s. syriacus) and the other in the rest of the range (P. s. boettgeri). Populations from southeastern Europe correspond to the Balkan spadefoot toad, P. balcanicus. Based on genetic evidence, this species is also polytypic: the nominal P. b. balcanicus inhabits the Balkan Peninsula; a new subspecies P. b. chloeae ssp. nov. appears endemic to the Peloponnese. In this paper, we provide an updated overview of the taxonomy and distribution of all extant Pelobates taxa and describe P. b. chloeae ssp. nov.","container-title":"ZooKeys","DOI":"10.3897/zookeys.859.33634","ISSN":"1313-2970, 1313-2989","journalAbbreviation":"ZK","language":"en","page":"131-158","source":"DOI.org (Crossref)","title":"Call a spade a spade: taxonomy and distribution of &lt;i&gt;Pelobates&lt;/i&gt;, with description of a new Balkan endemic","title-short":"Call a spade a spade","volume":"859","author":[{"family":"Dufresnes","given":"Christophe"},{"family":"Strachinis","given":"Ilias"},{"family":"Tzoras","given":"Elias"},{"family":"Litvinchuk","given":"Spartak N."},{"family":"Denoël","given":"Mathieu"}],"issued":{"date-parts":[["2019",7,2]]}}}],"schema":"https://github.com/citation-style-language/schema/raw/master/csl-citation.json"} </w:instrText>
      </w:r>
      <w:r w:rsidR="0006519A">
        <w:rPr>
          <w:rFonts w:asciiTheme="majorHAnsi" w:hAnsiTheme="majorHAnsi" w:cstheme="majorHAnsi"/>
          <w:lang w:val="en-US"/>
        </w:rPr>
        <w:fldChar w:fldCharType="separate"/>
      </w:r>
      <w:r w:rsidR="0006519A" w:rsidRPr="0006519A">
        <w:rPr>
          <w:rFonts w:ascii="Calibri Light" w:hAnsi="Calibri Light" w:cs="Calibri Light"/>
          <w:vertAlign w:val="superscript"/>
        </w:rPr>
        <w:t>3</w:t>
      </w:r>
      <w:r w:rsidR="0006519A">
        <w:rPr>
          <w:rFonts w:asciiTheme="majorHAnsi" w:hAnsiTheme="majorHAnsi" w:cstheme="majorHAnsi"/>
          <w:lang w:val="en-US"/>
        </w:rPr>
        <w:fldChar w:fldCharType="end"/>
      </w:r>
      <w:r w:rsidR="000C6E19">
        <w:rPr>
          <w:rFonts w:asciiTheme="majorHAnsi" w:hAnsiTheme="majorHAnsi" w:cstheme="majorHAnsi"/>
          <w:lang w:val="mk-MK"/>
        </w:rPr>
        <w:t xml:space="preserve">. Новиот таксон </w:t>
      </w:r>
      <w:r w:rsidR="0006519A">
        <w:rPr>
          <w:rFonts w:asciiTheme="majorHAnsi" w:hAnsiTheme="majorHAnsi" w:cstheme="majorHAnsi"/>
          <w:lang w:val="mk-MK"/>
        </w:rPr>
        <w:t xml:space="preserve">има многу намален ареал на распространување, а со тоа и веројатно позасегнат статус според </w:t>
      </w:r>
      <w:r w:rsidR="0006519A">
        <w:rPr>
          <w:rFonts w:asciiTheme="majorHAnsi" w:hAnsiTheme="majorHAnsi" w:cstheme="majorHAnsi"/>
          <w:lang w:val="en-US"/>
        </w:rPr>
        <w:t>IUCN.</w:t>
      </w:r>
      <w:r w:rsidR="0006519A">
        <w:rPr>
          <w:rFonts w:asciiTheme="majorHAnsi" w:hAnsiTheme="majorHAnsi" w:cstheme="majorHAnsi"/>
          <w:lang w:val="mk-MK"/>
        </w:rPr>
        <w:t xml:space="preserve"> Во Македонија луковата жаба е проценета како ранлив вид</w:t>
      </w:r>
      <w:r w:rsidR="0006519A">
        <w:rPr>
          <w:rFonts w:asciiTheme="majorHAnsi" w:hAnsiTheme="majorHAnsi" w:cstheme="majorHAnsi"/>
          <w:lang w:val="mk-MK"/>
        </w:rPr>
        <w:fldChar w:fldCharType="begin"/>
      </w:r>
      <w:r w:rsidR="0006519A">
        <w:rPr>
          <w:rFonts w:asciiTheme="majorHAnsi" w:hAnsiTheme="majorHAnsi" w:cstheme="majorHAnsi"/>
          <w:lang w:val="mk-MK"/>
        </w:rPr>
        <w:instrText xml:space="preserve"> ADDIN ZOTERO_ITEM CSL_CITATION {"citationID":"M8dFpjCK","properties":{"formattedCitation":"\\super 1\\nosupersub{}","plainCitation":"1","noteIndex":0},"citationItems":[{"id":576,"uris":["http://zotero.org/users/1876267/items/KF8DR5HS"],"itemData":{"id":576,"type":"book","event-place":"Скопје","language":"Македонски и Англиски","publisher":"Македонско еколошко друштво","publisher-place":"Скопје","title":"Црвена книга на фауната на Северна Македонија Водоземци","author":[{"family":"Стеријовски","given":"Богољуб"},{"family":"Арсовски","given":"Драган"}],"editor":[{"family":"Стеријовски","given":"Богољуб"}],"issued":{"literal":"Во печат"}}}],"schema":"https://github.com/citation-style-language/schema/raw/master/csl-citation.json"} </w:instrText>
      </w:r>
      <w:r w:rsidR="0006519A">
        <w:rPr>
          <w:rFonts w:asciiTheme="majorHAnsi" w:hAnsiTheme="majorHAnsi" w:cstheme="majorHAnsi"/>
          <w:lang w:val="mk-MK"/>
        </w:rPr>
        <w:fldChar w:fldCharType="separate"/>
      </w:r>
      <w:r w:rsidR="0006519A" w:rsidRPr="0006519A">
        <w:rPr>
          <w:rFonts w:ascii="Calibri Light" w:hAnsi="Calibri Light" w:cs="Calibri Light"/>
          <w:vertAlign w:val="superscript"/>
        </w:rPr>
        <w:t>1</w:t>
      </w:r>
      <w:r w:rsidR="0006519A">
        <w:rPr>
          <w:rFonts w:asciiTheme="majorHAnsi" w:hAnsiTheme="majorHAnsi" w:cstheme="majorHAnsi"/>
          <w:lang w:val="mk-MK"/>
        </w:rPr>
        <w:fldChar w:fldCharType="end"/>
      </w:r>
      <w:r w:rsidR="000C6E19">
        <w:rPr>
          <w:rFonts w:asciiTheme="majorHAnsi" w:hAnsiTheme="majorHAnsi" w:cstheme="majorHAnsi"/>
          <w:lang w:val="mk-MK"/>
        </w:rPr>
        <w:t>. За добра проценка на статусот на засегнатост на видот потребни се солидни</w:t>
      </w:r>
      <w:r>
        <w:rPr>
          <w:rFonts w:asciiTheme="majorHAnsi" w:hAnsiTheme="majorHAnsi" w:cstheme="majorHAnsi"/>
          <w:lang w:val="mk-MK"/>
        </w:rPr>
        <w:t xml:space="preserve"> проценки на густината </w:t>
      </w:r>
      <w:r w:rsidR="000C6E19">
        <w:rPr>
          <w:rFonts w:asciiTheme="majorHAnsi" w:hAnsiTheme="majorHAnsi" w:cstheme="majorHAnsi"/>
          <w:lang w:val="mk-MK"/>
        </w:rPr>
        <w:t>на неговите популации</w:t>
      </w:r>
      <w:r w:rsidR="00E3573B">
        <w:rPr>
          <w:rFonts w:asciiTheme="majorHAnsi" w:hAnsiTheme="majorHAnsi" w:cstheme="majorHAnsi"/>
          <w:lang w:val="mk-MK"/>
        </w:rPr>
        <w:t xml:space="preserve"> што ја наметнува потребата од ова истражување</w:t>
      </w:r>
      <w:r w:rsidR="000C6E19">
        <w:rPr>
          <w:rFonts w:asciiTheme="majorHAnsi" w:hAnsiTheme="majorHAnsi" w:cstheme="majorHAnsi"/>
          <w:lang w:val="mk-MK"/>
        </w:rPr>
        <w:t>.</w:t>
      </w:r>
    </w:p>
    <w:p w14:paraId="4C79250A" w14:textId="6F1AB1FC" w:rsidR="002736B3" w:rsidRPr="003967A6" w:rsidRDefault="005E0186" w:rsidP="00220016">
      <w:pPr>
        <w:pStyle w:val="ListParagraph"/>
        <w:numPr>
          <w:ilvl w:val="0"/>
          <w:numId w:val="4"/>
        </w:numPr>
        <w:rPr>
          <w:rFonts w:asciiTheme="majorHAnsi" w:hAnsiTheme="majorHAnsi" w:cstheme="majorHAnsi"/>
          <w:i/>
          <w:iCs/>
          <w:lang w:val="mk-MK"/>
        </w:rPr>
      </w:pPr>
      <w:r w:rsidRPr="003967A6">
        <w:rPr>
          <w:rFonts w:asciiTheme="majorHAnsi" w:hAnsiTheme="majorHAnsi" w:cstheme="majorHAnsi"/>
          <w:i/>
          <w:iCs/>
          <w:lang w:val="mk-MK"/>
        </w:rPr>
        <w:t>Цел на истражувањето</w:t>
      </w:r>
    </w:p>
    <w:p w14:paraId="7B042187" w14:textId="1660F5BE" w:rsidR="00F0014F" w:rsidRDefault="000C6E19" w:rsidP="00B469EF">
      <w:pPr>
        <w:pStyle w:val="ListParagraph"/>
        <w:numPr>
          <w:ilvl w:val="0"/>
          <w:numId w:val="13"/>
        </w:numPr>
        <w:rPr>
          <w:rFonts w:asciiTheme="majorHAnsi" w:hAnsiTheme="majorHAnsi" w:cstheme="majorHAnsi"/>
          <w:lang w:val="mk-MK"/>
        </w:rPr>
      </w:pPr>
      <w:r w:rsidRPr="00E3573B">
        <w:rPr>
          <w:rFonts w:asciiTheme="majorHAnsi" w:hAnsiTheme="majorHAnsi" w:cstheme="majorHAnsi"/>
          <w:lang w:val="mk-MK"/>
        </w:rPr>
        <w:t xml:space="preserve">Колкава е </w:t>
      </w:r>
      <w:r w:rsidR="00E3573B" w:rsidRPr="00E3573B">
        <w:rPr>
          <w:rFonts w:asciiTheme="majorHAnsi" w:hAnsiTheme="majorHAnsi" w:cstheme="majorHAnsi"/>
          <w:lang w:val="mk-MK"/>
        </w:rPr>
        <w:t xml:space="preserve">густината на </w:t>
      </w:r>
      <w:r w:rsidRPr="00E3573B">
        <w:rPr>
          <w:rFonts w:asciiTheme="majorHAnsi" w:hAnsiTheme="majorHAnsi" w:cstheme="majorHAnsi"/>
          <w:lang w:val="mk-MK"/>
        </w:rPr>
        <w:t>популацијата на луковата жаба во Скопска Котлина?</w:t>
      </w:r>
    </w:p>
    <w:p w14:paraId="7D469AEB" w14:textId="43BB6108" w:rsidR="00E3573B" w:rsidRDefault="00E3573B" w:rsidP="00B469EF">
      <w:pPr>
        <w:pStyle w:val="ListParagraph"/>
        <w:numPr>
          <w:ilvl w:val="0"/>
          <w:numId w:val="13"/>
        </w:numPr>
        <w:rPr>
          <w:rFonts w:asciiTheme="majorHAnsi" w:hAnsiTheme="majorHAnsi" w:cstheme="majorHAnsi"/>
          <w:lang w:val="mk-MK"/>
        </w:rPr>
      </w:pPr>
      <w:r w:rsidRPr="00E3573B">
        <w:rPr>
          <w:rFonts w:asciiTheme="majorHAnsi" w:hAnsiTheme="majorHAnsi" w:cstheme="majorHAnsi"/>
          <w:lang w:val="mk-MK"/>
        </w:rPr>
        <w:t xml:space="preserve">Колкава е густината на популацијата на луковата жаба во </w:t>
      </w:r>
      <w:r>
        <w:rPr>
          <w:rFonts w:asciiTheme="majorHAnsi" w:hAnsiTheme="majorHAnsi" w:cstheme="majorHAnsi"/>
          <w:lang w:val="mk-MK"/>
        </w:rPr>
        <w:t>Овче Поле</w:t>
      </w:r>
      <w:r w:rsidRPr="00E3573B">
        <w:rPr>
          <w:rFonts w:asciiTheme="majorHAnsi" w:hAnsiTheme="majorHAnsi" w:cstheme="majorHAnsi"/>
          <w:lang w:val="mk-MK"/>
        </w:rPr>
        <w:t>?</w:t>
      </w:r>
    </w:p>
    <w:p w14:paraId="562CE034" w14:textId="74B22E42" w:rsidR="00E3573B" w:rsidRPr="003823A3" w:rsidRDefault="00E3573B" w:rsidP="00B469EF">
      <w:pPr>
        <w:pStyle w:val="ListParagraph"/>
        <w:numPr>
          <w:ilvl w:val="0"/>
          <w:numId w:val="13"/>
        </w:numPr>
        <w:rPr>
          <w:rFonts w:asciiTheme="majorHAnsi" w:hAnsiTheme="majorHAnsi" w:cstheme="majorHAnsi"/>
          <w:lang w:val="mk-MK"/>
        </w:rPr>
      </w:pPr>
      <w:r w:rsidRPr="00E3573B">
        <w:rPr>
          <w:rFonts w:asciiTheme="majorHAnsi" w:hAnsiTheme="majorHAnsi" w:cstheme="majorHAnsi"/>
          <w:lang w:val="mk-MK"/>
        </w:rPr>
        <w:t xml:space="preserve">Колкава е густината на популацијата на луковата жаба во </w:t>
      </w:r>
      <w:r w:rsidR="00B469EF">
        <w:rPr>
          <w:rFonts w:asciiTheme="majorHAnsi" w:hAnsiTheme="majorHAnsi" w:cstheme="majorHAnsi"/>
          <w:lang w:val="mk-MK"/>
        </w:rPr>
        <w:t>преспанската</w:t>
      </w:r>
      <w:r w:rsidRPr="003823A3">
        <w:rPr>
          <w:rFonts w:asciiTheme="majorHAnsi" w:hAnsiTheme="majorHAnsi" w:cstheme="majorHAnsi"/>
          <w:lang w:val="mk-MK"/>
        </w:rPr>
        <w:t xml:space="preserve"> котлина?</w:t>
      </w:r>
    </w:p>
    <w:p w14:paraId="19CF8DDA" w14:textId="79FC62FA" w:rsidR="00E3573B" w:rsidRDefault="00E3573B" w:rsidP="00B469EF">
      <w:pPr>
        <w:pStyle w:val="ListParagraph"/>
        <w:numPr>
          <w:ilvl w:val="0"/>
          <w:numId w:val="13"/>
        </w:numPr>
        <w:rPr>
          <w:rFonts w:asciiTheme="majorHAnsi" w:hAnsiTheme="majorHAnsi" w:cstheme="majorHAnsi"/>
          <w:lang w:val="mk-MK"/>
        </w:rPr>
      </w:pPr>
      <w:r w:rsidRPr="00E3573B">
        <w:rPr>
          <w:rFonts w:asciiTheme="majorHAnsi" w:hAnsiTheme="majorHAnsi" w:cstheme="majorHAnsi"/>
          <w:lang w:val="mk-MK"/>
        </w:rPr>
        <w:t xml:space="preserve">Колкава е густината на популацијата на луковата жаба во </w:t>
      </w:r>
      <w:r w:rsidR="00B469EF">
        <w:rPr>
          <w:rFonts w:asciiTheme="majorHAnsi" w:hAnsiTheme="majorHAnsi" w:cstheme="majorHAnsi"/>
          <w:lang w:val="mk-MK"/>
        </w:rPr>
        <w:t>дојранската</w:t>
      </w:r>
      <w:r>
        <w:rPr>
          <w:rFonts w:asciiTheme="majorHAnsi" w:hAnsiTheme="majorHAnsi" w:cstheme="majorHAnsi"/>
          <w:lang w:val="mk-MK"/>
        </w:rPr>
        <w:t xml:space="preserve"> котлина</w:t>
      </w:r>
      <w:r w:rsidRPr="00E3573B">
        <w:rPr>
          <w:rFonts w:asciiTheme="majorHAnsi" w:hAnsiTheme="majorHAnsi" w:cstheme="majorHAnsi"/>
          <w:lang w:val="mk-MK"/>
        </w:rPr>
        <w:t>?</w:t>
      </w:r>
    </w:p>
    <w:p w14:paraId="1515ECA3" w14:textId="4A5B446E" w:rsidR="00E3573B" w:rsidRDefault="00E3573B" w:rsidP="00B469EF">
      <w:pPr>
        <w:pStyle w:val="ListParagraph"/>
        <w:numPr>
          <w:ilvl w:val="0"/>
          <w:numId w:val="13"/>
        </w:numPr>
        <w:rPr>
          <w:rFonts w:asciiTheme="majorHAnsi" w:hAnsiTheme="majorHAnsi" w:cstheme="majorHAnsi"/>
          <w:lang w:val="mk-MK"/>
        </w:rPr>
      </w:pPr>
      <w:r>
        <w:rPr>
          <w:rFonts w:asciiTheme="majorHAnsi" w:hAnsiTheme="majorHAnsi" w:cstheme="majorHAnsi"/>
          <w:lang w:val="mk-MK"/>
        </w:rPr>
        <w:t>Густината на популацијата на луковата жаба се зголемува со намалување на надморската височина и/или географската ширина</w:t>
      </w:r>
    </w:p>
    <w:p w14:paraId="28CE0AC6" w14:textId="60266F59" w:rsidR="002736B3" w:rsidRPr="003967A6" w:rsidRDefault="002736B3" w:rsidP="00DC36E1">
      <w:pPr>
        <w:pStyle w:val="ListParagraph"/>
        <w:numPr>
          <w:ilvl w:val="0"/>
          <w:numId w:val="4"/>
        </w:numPr>
        <w:jc w:val="both"/>
        <w:rPr>
          <w:rFonts w:asciiTheme="majorHAnsi" w:hAnsiTheme="majorHAnsi" w:cstheme="majorHAnsi"/>
          <w:i/>
          <w:iCs/>
          <w:lang w:val="mk-MK"/>
        </w:rPr>
      </w:pPr>
      <w:r w:rsidRPr="003967A6">
        <w:rPr>
          <w:rFonts w:asciiTheme="majorHAnsi" w:hAnsiTheme="majorHAnsi" w:cstheme="majorHAnsi"/>
          <w:i/>
          <w:iCs/>
          <w:lang w:val="mk-MK"/>
        </w:rPr>
        <w:t>Методологија (</w:t>
      </w:r>
      <w:r w:rsidR="00F046B7" w:rsidRPr="003967A6">
        <w:rPr>
          <w:rFonts w:asciiTheme="majorHAnsi" w:hAnsiTheme="majorHAnsi" w:cstheme="majorHAnsi"/>
          <w:i/>
          <w:iCs/>
          <w:lang w:val="mk-MK"/>
        </w:rPr>
        <w:t xml:space="preserve">до </w:t>
      </w:r>
      <w:r w:rsidRPr="003967A6">
        <w:rPr>
          <w:rFonts w:asciiTheme="majorHAnsi" w:hAnsiTheme="majorHAnsi" w:cstheme="majorHAnsi"/>
          <w:i/>
          <w:iCs/>
          <w:lang w:val="mk-MK"/>
        </w:rPr>
        <w:t>50 збор</w:t>
      </w:r>
      <w:r w:rsidR="008F4496" w:rsidRPr="003967A6">
        <w:rPr>
          <w:rFonts w:asciiTheme="majorHAnsi" w:hAnsiTheme="majorHAnsi" w:cstheme="majorHAnsi"/>
          <w:i/>
          <w:iCs/>
          <w:lang w:val="en-US"/>
        </w:rPr>
        <w:t>a</w:t>
      </w:r>
      <w:r w:rsidRPr="003967A6">
        <w:rPr>
          <w:rFonts w:asciiTheme="majorHAnsi" w:hAnsiTheme="majorHAnsi" w:cstheme="majorHAnsi"/>
          <w:i/>
          <w:iCs/>
          <w:lang w:val="mk-MK"/>
        </w:rPr>
        <w:t>)</w:t>
      </w:r>
    </w:p>
    <w:p w14:paraId="2FD562CF" w14:textId="79175BEA" w:rsidR="00F0014F" w:rsidRPr="00F0014F" w:rsidRDefault="00E3573B" w:rsidP="00F0014F">
      <w:pPr>
        <w:pStyle w:val="ListParagraph"/>
        <w:ind w:left="1080"/>
        <w:rPr>
          <w:rFonts w:asciiTheme="majorHAnsi" w:hAnsiTheme="majorHAnsi" w:cstheme="majorHAnsi"/>
          <w:lang w:val="mk-MK"/>
        </w:rPr>
      </w:pPr>
      <w:r>
        <w:rPr>
          <w:rFonts w:asciiTheme="majorHAnsi" w:hAnsiTheme="majorHAnsi" w:cstheme="majorHAnsi"/>
          <w:lang w:val="mk-MK"/>
        </w:rPr>
        <w:t>Ќе посетиме четири локалитети на различни надморски височини каде со помош на линиски трансекти ќе ја одредиме бројноста на луковата жаба</w:t>
      </w:r>
      <w:r w:rsidR="00ED5584">
        <w:rPr>
          <w:rFonts w:asciiTheme="majorHAnsi" w:hAnsiTheme="majorHAnsi" w:cstheme="majorHAnsi"/>
          <w:lang w:val="mk-MK"/>
        </w:rPr>
        <w:fldChar w:fldCharType="begin"/>
      </w:r>
      <w:r w:rsidR="00ED5584">
        <w:rPr>
          <w:rFonts w:asciiTheme="majorHAnsi" w:hAnsiTheme="majorHAnsi" w:cstheme="majorHAnsi"/>
          <w:lang w:val="mk-MK"/>
        </w:rPr>
        <w:instrText xml:space="preserve"> ADDIN ZOTERO_ITEM CSL_CITATION {"citationID":"UzhZeGoa","properties":{"formattedCitation":"\\super 4\\nosupersub{}","plainCitation":"4","noteIndex":0},"citationItems":[{"id":551,"uris":["http://zotero.org/users/1876267/items/YMPYCEN2"],"itemData":{"id":551,"type":"article-journal","abstract":"Summary\n            \n              1.\n               Distance sampling is a widely used technique for estimating the size or density of biological populations. Many distance sampling designs and most analyses use the software Distance.\n            \n            \n              2.\n               We briefly review distance sampling and its assumptions, outline the history, structure and capabilities of Distance, and provide hints on its use.\n            \n            \n              3.\n               Good survey design is a crucial prerequisite for obtaining reliable results. Distance has a survey design engine, with a built‐in geographic information system, that allows properties of different proposed designs to be examined via simulation, and survey plans to be generated.\n            \n            \n              4.\n               A first step in analysis of distance sampling data is modelling the probability of detection. Distance contains three increasingly sophisticated analysis engines for this: conventional distance sampling, which models detection probability as a function of distance from the transect and assumes all objects at zero distance are detected; multiple‐covariate distance sampling, which allows covariates in addition to distance; and mark–recapture distance sampling, which relaxes the assumption of certain detection at zero distance.\n            \n            \n              5.\n               All three engines allow estimation of density or abundance, stratified if required, with associated measures of precision calculated either analytically or via the bootstrap.\n            \n            \n              6.\n               Advanced analysis topics covered include the use of multipliers to allow analysis of indirect surveys (such as dung or nest surveys), the density surface modelling analysis engine for spatial and habitat modelling, and information about accessing the analysis engines directly from other software.\n            \n            \n              7.\n              Synthesis and applications\n              . Distance sampling is a key method for producing abundance and density estimates in challenging field conditions. The theory underlying the methods continues to expand to cope with realistic estimation situations. In step with theoretical developments, state‐of‐the‐art software that implements these methods is described that makes the methods accessible to practising ecologists.","container-title":"Journal of Applied Ecology","DOI":"10.1111/j.1365-2664.2009.01737.x","ISSN":"0021-8901, 1365-2664","issue":"1","journalAbbreviation":"Journal of Applied Ecology","language":"en","page":"5-14","source":"DOI.org (Crossref)","title":"Distance software: design and analysis of distance sampling surveys for estimating population size","title-short":"Distance software","volume":"47","author":[{"family":"Thomas","given":"Len"},{"family":"Buckland","given":"Stephen T."},{"family":"Rexstad","given":"Eric A."},{"family":"Laake","given":"Jeff L."},{"family":"Strindberg","given":"Samantha"},{"family":"Hedley","given":"Sharon L."},{"family":"Bishop","given":"Jon R.B."},{"family":"Marques","given":"Tiago A."},{"family":"Burnham","given":"Kenneth P."}],"issued":{"date-parts":[["2010",2]]}}}],"schema":"https://github.com/citation-style-language/schema/raw/master/csl-citation.json"} </w:instrText>
      </w:r>
      <w:r w:rsidR="00ED5584">
        <w:rPr>
          <w:rFonts w:asciiTheme="majorHAnsi" w:hAnsiTheme="majorHAnsi" w:cstheme="majorHAnsi"/>
          <w:lang w:val="mk-MK"/>
        </w:rPr>
        <w:fldChar w:fldCharType="separate"/>
      </w:r>
      <w:r w:rsidR="00ED5584" w:rsidRPr="00ED5584">
        <w:rPr>
          <w:rFonts w:ascii="Calibri Light" w:hAnsi="Calibri Light" w:cs="Calibri Light"/>
          <w:vertAlign w:val="superscript"/>
        </w:rPr>
        <w:t>4</w:t>
      </w:r>
      <w:r w:rsidR="00ED5584">
        <w:rPr>
          <w:rFonts w:asciiTheme="majorHAnsi" w:hAnsiTheme="majorHAnsi" w:cstheme="majorHAnsi"/>
          <w:lang w:val="mk-MK"/>
        </w:rPr>
        <w:fldChar w:fldCharType="end"/>
      </w:r>
      <w:r w:rsidR="003E534B">
        <w:rPr>
          <w:rFonts w:asciiTheme="majorHAnsi" w:hAnsiTheme="majorHAnsi" w:cstheme="majorHAnsi"/>
          <w:lang w:val="mk-MK"/>
        </w:rPr>
        <w:t>. Бројноста и ефектот на надморската височина ќе ја провериме со помош на линеарни модели</w:t>
      </w:r>
      <w:r w:rsidR="00ED5584">
        <w:rPr>
          <w:rFonts w:asciiTheme="majorHAnsi" w:hAnsiTheme="majorHAnsi" w:cstheme="majorHAnsi"/>
          <w:lang w:val="mk-MK"/>
        </w:rPr>
        <w:fldChar w:fldCharType="begin"/>
      </w:r>
      <w:r w:rsidR="00ED5584">
        <w:rPr>
          <w:rFonts w:asciiTheme="majorHAnsi" w:hAnsiTheme="majorHAnsi" w:cstheme="majorHAnsi"/>
          <w:lang w:val="mk-MK"/>
        </w:rPr>
        <w:instrText xml:space="preserve"> ADDIN ZOTERO_ITEM CSL_CITATION {"citationID":"qso5KRAw","properties":{"formattedCitation":"\\super 5\\nosupersub{}","plainCitation":"5","noteIndex":0},"citationItems":[{"id":299,"uris":["http://zotero.org/users/1876267/items/XQBX3MEV"],"itemData":{"id":299,"type":"software","title":"Nlme: Linear and Nonlinear Mixed Effects Models","URL":"https://cran.r-project.org/package=nlme","author":[{"family":"Pinheiro","given":"Jose"},{"family":"Bates","given":"Douglas"},{"family":"DebRoy","given":"Saikat"},{"literal":"R Core Team"}],"issued":{"date-parts":[["2017"]]}}}],"schema":"https://github.com/citation-style-language/schema/raw/master/csl-citation.json"} </w:instrText>
      </w:r>
      <w:r w:rsidR="00ED5584">
        <w:rPr>
          <w:rFonts w:asciiTheme="majorHAnsi" w:hAnsiTheme="majorHAnsi" w:cstheme="majorHAnsi"/>
          <w:lang w:val="mk-MK"/>
        </w:rPr>
        <w:fldChar w:fldCharType="separate"/>
      </w:r>
      <w:r w:rsidR="00ED5584" w:rsidRPr="00ED5584">
        <w:rPr>
          <w:rFonts w:ascii="Calibri Light" w:hAnsi="Calibri Light" w:cs="Calibri Light"/>
          <w:vertAlign w:val="superscript"/>
        </w:rPr>
        <w:t>5</w:t>
      </w:r>
      <w:r w:rsidR="00ED5584">
        <w:rPr>
          <w:rFonts w:asciiTheme="majorHAnsi" w:hAnsiTheme="majorHAnsi" w:cstheme="majorHAnsi"/>
          <w:lang w:val="mk-MK"/>
        </w:rPr>
        <w:fldChar w:fldCharType="end"/>
      </w:r>
      <w:r w:rsidR="003E534B">
        <w:rPr>
          <w:rFonts w:asciiTheme="majorHAnsi" w:hAnsiTheme="majorHAnsi" w:cstheme="majorHAnsi"/>
          <w:lang w:val="mk-MK"/>
        </w:rPr>
        <w:t>.</w:t>
      </w:r>
    </w:p>
    <w:p w14:paraId="3BBA55E6" w14:textId="7A1D1EA4" w:rsidR="00251CFE" w:rsidRDefault="002736B3" w:rsidP="00251CFE">
      <w:pPr>
        <w:pStyle w:val="ListParagraph"/>
        <w:numPr>
          <w:ilvl w:val="0"/>
          <w:numId w:val="4"/>
        </w:numPr>
        <w:rPr>
          <w:rFonts w:asciiTheme="majorHAnsi" w:hAnsiTheme="majorHAnsi" w:cstheme="majorHAnsi"/>
          <w:i/>
          <w:iCs/>
          <w:lang w:val="mk-MK"/>
        </w:rPr>
      </w:pPr>
      <w:r w:rsidRPr="003967A6">
        <w:rPr>
          <w:rFonts w:asciiTheme="majorHAnsi" w:hAnsiTheme="majorHAnsi" w:cstheme="majorHAnsi"/>
          <w:i/>
          <w:iCs/>
          <w:lang w:val="mk-MK"/>
        </w:rPr>
        <w:t>Научен придонес</w:t>
      </w:r>
      <w:r w:rsidR="007B1B73" w:rsidRPr="003967A6">
        <w:rPr>
          <w:rFonts w:asciiTheme="majorHAnsi" w:hAnsiTheme="majorHAnsi" w:cstheme="majorHAnsi"/>
          <w:i/>
          <w:iCs/>
          <w:lang w:val="mk-MK"/>
        </w:rPr>
        <w:t xml:space="preserve"> (екологија)</w:t>
      </w:r>
      <w:r w:rsidRPr="003967A6">
        <w:rPr>
          <w:rFonts w:asciiTheme="majorHAnsi" w:hAnsiTheme="majorHAnsi" w:cstheme="majorHAnsi"/>
          <w:i/>
          <w:iCs/>
          <w:lang w:val="mk-MK"/>
        </w:rPr>
        <w:t xml:space="preserve"> (</w:t>
      </w:r>
      <w:r w:rsidR="00246771" w:rsidRPr="003967A6">
        <w:rPr>
          <w:rFonts w:asciiTheme="majorHAnsi" w:hAnsiTheme="majorHAnsi" w:cstheme="majorHAnsi"/>
          <w:i/>
          <w:iCs/>
          <w:lang w:val="mk-MK"/>
        </w:rPr>
        <w:t xml:space="preserve">до </w:t>
      </w:r>
      <w:r w:rsidRPr="003967A6">
        <w:rPr>
          <w:rFonts w:asciiTheme="majorHAnsi" w:hAnsiTheme="majorHAnsi" w:cstheme="majorHAnsi"/>
          <w:i/>
          <w:iCs/>
          <w:lang w:val="mk-MK"/>
        </w:rPr>
        <w:t>50 збор</w:t>
      </w:r>
      <w:r w:rsidR="008F4496" w:rsidRPr="003967A6">
        <w:rPr>
          <w:rFonts w:asciiTheme="majorHAnsi" w:hAnsiTheme="majorHAnsi" w:cstheme="majorHAnsi"/>
          <w:i/>
          <w:iCs/>
          <w:lang w:val="en-US"/>
        </w:rPr>
        <w:t>a</w:t>
      </w:r>
      <w:r w:rsidRPr="003967A6">
        <w:rPr>
          <w:rFonts w:asciiTheme="majorHAnsi" w:hAnsiTheme="majorHAnsi" w:cstheme="majorHAnsi"/>
          <w:i/>
          <w:iCs/>
          <w:lang w:val="mk-MK"/>
        </w:rPr>
        <w:t>)</w:t>
      </w:r>
    </w:p>
    <w:p w14:paraId="4F827B6D" w14:textId="34C15108" w:rsidR="00F0014F" w:rsidRPr="00F0014F" w:rsidRDefault="003E534B" w:rsidP="00F0014F">
      <w:pPr>
        <w:pStyle w:val="ListParagraph"/>
        <w:ind w:left="1080"/>
        <w:rPr>
          <w:rFonts w:asciiTheme="majorHAnsi" w:hAnsiTheme="majorHAnsi" w:cstheme="majorHAnsi"/>
          <w:lang w:val="mk-MK"/>
        </w:rPr>
      </w:pPr>
      <w:r>
        <w:rPr>
          <w:rFonts w:asciiTheme="majorHAnsi" w:hAnsiTheme="majorHAnsi" w:cstheme="majorHAnsi"/>
          <w:lang w:val="mk-MK"/>
        </w:rPr>
        <w:t xml:space="preserve">Ова е битно истражување од сферата на популационата екологија со тоа што за прв пат ќе бидат познати рамките во кои се движи густината на популацијата на луковата жаба и потенцијалните фактори кои влијаат на </w:t>
      </w:r>
      <w:r w:rsidR="00ED5584">
        <w:rPr>
          <w:rFonts w:asciiTheme="majorHAnsi" w:hAnsiTheme="majorHAnsi" w:cstheme="majorHAnsi"/>
          <w:lang w:val="mk-MK"/>
        </w:rPr>
        <w:t>тоа</w:t>
      </w:r>
      <w:r>
        <w:rPr>
          <w:rFonts w:asciiTheme="majorHAnsi" w:hAnsiTheme="majorHAnsi" w:cstheme="majorHAnsi"/>
          <w:lang w:val="mk-MK"/>
        </w:rPr>
        <w:t>.</w:t>
      </w:r>
    </w:p>
    <w:p w14:paraId="707A82B5" w14:textId="77777777" w:rsidR="00BC2782" w:rsidRPr="003967A6" w:rsidRDefault="00BC2782" w:rsidP="0036406A">
      <w:pPr>
        <w:ind w:left="720"/>
        <w:rPr>
          <w:rFonts w:asciiTheme="majorHAnsi" w:hAnsiTheme="majorHAnsi" w:cstheme="majorHAnsi"/>
          <w:i/>
          <w:iCs/>
          <w:lang w:val="mk-MK"/>
        </w:rPr>
      </w:pPr>
    </w:p>
    <w:p w14:paraId="19552C8C" w14:textId="2C3E8695" w:rsidR="00E20E7C" w:rsidRPr="003967A6" w:rsidRDefault="00D32CEF" w:rsidP="00EE2FED">
      <w:pPr>
        <w:pStyle w:val="ListParagraph"/>
        <w:numPr>
          <w:ilvl w:val="0"/>
          <w:numId w:val="1"/>
        </w:numPr>
        <w:rPr>
          <w:rFonts w:asciiTheme="majorHAnsi" w:hAnsiTheme="majorHAnsi" w:cstheme="majorHAnsi"/>
          <w:lang w:val="mk-MK"/>
        </w:rPr>
      </w:pPr>
      <w:r w:rsidRPr="003967A6">
        <w:rPr>
          <w:rFonts w:asciiTheme="majorHAnsi" w:hAnsiTheme="majorHAnsi" w:cstheme="majorHAnsi"/>
          <w:lang w:val="mk-MK"/>
        </w:rPr>
        <w:t xml:space="preserve">Опиши </w:t>
      </w:r>
      <w:r w:rsidR="005C04C0">
        <w:rPr>
          <w:rFonts w:asciiTheme="majorHAnsi" w:hAnsiTheme="majorHAnsi" w:cstheme="majorHAnsi"/>
          <w:lang w:val="mk-MK"/>
        </w:rPr>
        <w:t>ја рамката на</w:t>
      </w:r>
      <w:r w:rsidR="00BA2706" w:rsidRPr="003967A6">
        <w:rPr>
          <w:rFonts w:asciiTheme="majorHAnsi" w:hAnsiTheme="majorHAnsi" w:cstheme="majorHAnsi"/>
          <w:lang w:val="mk-MK"/>
        </w:rPr>
        <w:t xml:space="preserve"> активности</w:t>
      </w:r>
    </w:p>
    <w:p w14:paraId="60868338" w14:textId="3132B27B" w:rsidR="00ED353F" w:rsidRDefault="00ED353F" w:rsidP="00ED353F">
      <w:pPr>
        <w:pStyle w:val="ListParagraph"/>
        <w:numPr>
          <w:ilvl w:val="0"/>
          <w:numId w:val="12"/>
        </w:numPr>
        <w:rPr>
          <w:rFonts w:asciiTheme="majorHAnsi" w:hAnsiTheme="majorHAnsi" w:cstheme="majorHAnsi"/>
          <w:lang w:val="mk-MK"/>
        </w:rPr>
      </w:pPr>
      <w:r w:rsidRPr="00ED353F">
        <w:rPr>
          <w:rFonts w:asciiTheme="majorHAnsi" w:hAnsiTheme="majorHAnsi" w:cstheme="majorHAnsi"/>
          <w:lang w:val="mk-MK"/>
        </w:rPr>
        <w:t xml:space="preserve">Колкава е густината на популацијата на луковата жаба во </w:t>
      </w:r>
      <w:r>
        <w:rPr>
          <w:rFonts w:asciiTheme="majorHAnsi" w:hAnsiTheme="majorHAnsi" w:cstheme="majorHAnsi"/>
          <w:lang w:val="mk-MK"/>
        </w:rPr>
        <w:t>Скопска Котлина</w:t>
      </w:r>
      <w:r w:rsidRPr="00ED353F">
        <w:rPr>
          <w:rFonts w:asciiTheme="majorHAnsi" w:hAnsiTheme="majorHAnsi" w:cstheme="majorHAnsi"/>
          <w:lang w:val="mk-MK"/>
        </w:rPr>
        <w:t>?</w:t>
      </w:r>
    </w:p>
    <w:p w14:paraId="2364D5DC" w14:textId="77777777" w:rsidR="00ED353F" w:rsidRPr="00ED353F" w:rsidRDefault="00ED353F" w:rsidP="00ED353F">
      <w:pPr>
        <w:pStyle w:val="ListParagraph"/>
        <w:numPr>
          <w:ilvl w:val="1"/>
          <w:numId w:val="12"/>
        </w:numPr>
        <w:rPr>
          <w:rFonts w:asciiTheme="majorHAnsi" w:hAnsiTheme="majorHAnsi" w:cstheme="majorHAnsi"/>
          <w:lang w:val="mk-MK"/>
        </w:rPr>
      </w:pPr>
      <w:r w:rsidRPr="00ED353F">
        <w:rPr>
          <w:rFonts w:asciiTheme="majorHAnsi" w:hAnsiTheme="majorHAnsi" w:cstheme="majorHAnsi"/>
          <w:lang w:val="mk-MK"/>
        </w:rPr>
        <w:t>Мапа од локалитети и одредена прецизна динамика на активности</w:t>
      </w:r>
    </w:p>
    <w:p w14:paraId="6E6D1C94" w14:textId="77777777" w:rsidR="00ED353F" w:rsidRPr="00ED353F" w:rsidRDefault="00ED353F" w:rsidP="00ED353F">
      <w:pPr>
        <w:pStyle w:val="ListParagraph"/>
        <w:numPr>
          <w:ilvl w:val="1"/>
          <w:numId w:val="12"/>
        </w:numPr>
        <w:rPr>
          <w:rFonts w:asciiTheme="majorHAnsi" w:hAnsiTheme="majorHAnsi" w:cstheme="majorHAnsi"/>
          <w:lang w:val="mk-MK"/>
        </w:rPr>
      </w:pPr>
      <w:r w:rsidRPr="00ED353F">
        <w:rPr>
          <w:rFonts w:asciiTheme="majorHAnsi" w:hAnsiTheme="majorHAnsi" w:cstheme="majorHAnsi"/>
          <w:lang w:val="mk-MK"/>
        </w:rPr>
        <w:t>Број на пребројани единки (јувенилни и адултни, женки и мажјаци) на секој трансект</w:t>
      </w:r>
      <w:r>
        <w:rPr>
          <w:rFonts w:asciiTheme="majorHAnsi" w:hAnsiTheme="majorHAnsi" w:cstheme="majorHAnsi"/>
          <w:lang w:val="mk-MK"/>
        </w:rPr>
        <w:fldChar w:fldCharType="begin"/>
      </w:r>
      <w:r>
        <w:rPr>
          <w:rFonts w:asciiTheme="majorHAnsi" w:hAnsiTheme="majorHAnsi" w:cstheme="majorHAnsi"/>
          <w:lang w:val="mk-MK"/>
        </w:rPr>
        <w:instrText xml:space="preserve"> ADDIN ZOTERO_ITEM CSL_CITATION {"citationID":"bqefHpyA","properties":{"formattedCitation":"\\super 4\\nosupersub{}","plainCitation":"4","noteIndex":0},"citationItems":[{"id":551,"uris":["http://zotero.org/users/1876267/items/YMPYCEN2"],"itemData":{"id":551,"type":"article-journal","abstract":"Summary\n            \n              1.\n               Distance sampling is a widely used technique for estimating the size or density of biological populations. Many distance sampling designs and most analyses use the software Distance.\n            \n            \n              2.\n               We briefly review distance sampling and its assumptions, outline the history, structure and capabilities of Distance, and provide hints on its use.\n            \n            \n              3.\n               Good survey design is a crucial prerequisite for obtaining reliable results. Distance has a survey design engine, with a built‐in geographic information system, that allows properties of different proposed designs to be examined via simulation, and survey plans to be generated.\n            \n            \n              4.\n               A first step in analysis of distance sampling data is modelling the probability of detection. Distance contains three increasingly sophisticated analysis engines for this: conventional distance sampling, which models detection probability as a function of distance from the transect and assumes all objects at zero distance are detected; multiple‐covariate distance sampling, which allows covariates in addition to distance; and mark–recapture distance sampling, which relaxes the assumption of certain detection at zero distance.\n            \n            \n              5.\n               All three engines allow estimation of density or abundance, stratified if required, with associated measures of precision calculated either analytically or via the bootstrap.\n            \n            \n              6.\n               Advanced analysis topics covered include the use of multipliers to allow analysis of indirect surveys (such as dung or nest surveys), the density surface modelling analysis engine for spatial and habitat modelling, and information about accessing the analysis engines directly from other software.\n            \n            \n              7.\n              Synthesis and applications\n              . Distance sampling is a key method for producing abundance and density estimates in challenging field conditions. The theory underlying the methods continues to expand to cope with realistic estimation situations. In step with theoretical developments, state‐of‐the‐art software that implements these methods is described that makes the methods accessible to practising ecologists.","container-title":"Journal of Applied Ecology","DOI":"10.1111/j.1365-2664.2009.01737.x","ISSN":"0021-8901, 1365-2664","issue":"1","journalAbbreviation":"Journal of Applied Ecology","language":"en","page":"5-14","source":"DOI.org (Crossref)","title":"Distance software: design and analysis of distance sampling surveys for estimating population size","title-short":"Distance software","volume":"47","author":[{"family":"Thomas","given":"Len"},{"family":"Buckland","given":"Stephen T."},{"family":"Rexstad","given":"Eric A."},{"family":"Laake","given":"Jeff L."},{"family":"Strindberg","given":"Samantha"},{"family":"Hedley","given":"Sharon L."},{"family":"Bishop","given":"Jon R.B."},{"family":"Marques","given":"Tiago A."},{"family":"Burnham","given":"Kenneth P."}],"issued":{"date-parts":[["2010",2]]}}}],"schema":"https://github.com/citation-style-language/schema/raw/master/csl-citation.json"} </w:instrText>
      </w:r>
      <w:r>
        <w:rPr>
          <w:rFonts w:asciiTheme="majorHAnsi" w:hAnsiTheme="majorHAnsi" w:cstheme="majorHAnsi"/>
          <w:lang w:val="mk-MK"/>
        </w:rPr>
        <w:fldChar w:fldCharType="separate"/>
      </w:r>
      <w:r w:rsidRPr="00C35732">
        <w:rPr>
          <w:rFonts w:ascii="Calibri Light" w:hAnsi="Calibri Light" w:cs="Calibri Light"/>
          <w:vertAlign w:val="superscript"/>
        </w:rPr>
        <w:t>4</w:t>
      </w:r>
      <w:r>
        <w:rPr>
          <w:rFonts w:asciiTheme="majorHAnsi" w:hAnsiTheme="majorHAnsi" w:cstheme="majorHAnsi"/>
          <w:lang w:val="mk-MK"/>
        </w:rPr>
        <w:fldChar w:fldCharType="end"/>
      </w:r>
    </w:p>
    <w:p w14:paraId="2B3315BC" w14:textId="116E7402" w:rsidR="00ED353F" w:rsidRDefault="00ED353F" w:rsidP="00ED353F">
      <w:pPr>
        <w:pStyle w:val="ListParagraph"/>
        <w:numPr>
          <w:ilvl w:val="1"/>
          <w:numId w:val="12"/>
        </w:numPr>
        <w:rPr>
          <w:rFonts w:asciiTheme="majorHAnsi" w:hAnsiTheme="majorHAnsi" w:cstheme="majorHAnsi"/>
          <w:lang w:val="mk-MK"/>
        </w:rPr>
      </w:pPr>
      <w:r w:rsidRPr="00ED353F">
        <w:rPr>
          <w:rFonts w:asciiTheme="majorHAnsi" w:hAnsiTheme="majorHAnsi" w:cstheme="majorHAnsi"/>
          <w:lang w:val="mk-MK"/>
        </w:rPr>
        <w:t xml:space="preserve">Проценка на густината на популацијата и екстраполација на цела </w:t>
      </w:r>
      <w:r>
        <w:rPr>
          <w:rFonts w:asciiTheme="majorHAnsi" w:hAnsiTheme="majorHAnsi" w:cstheme="majorHAnsi"/>
          <w:lang w:val="mk-MK"/>
        </w:rPr>
        <w:t>Скопска</w:t>
      </w:r>
      <w:r w:rsidRPr="00ED353F">
        <w:rPr>
          <w:rFonts w:asciiTheme="majorHAnsi" w:hAnsiTheme="majorHAnsi" w:cstheme="majorHAnsi"/>
          <w:lang w:val="mk-MK"/>
        </w:rPr>
        <w:t xml:space="preserve"> </w:t>
      </w:r>
      <w:r>
        <w:rPr>
          <w:rFonts w:asciiTheme="majorHAnsi" w:hAnsiTheme="majorHAnsi" w:cstheme="majorHAnsi"/>
          <w:lang w:val="mk-MK"/>
        </w:rPr>
        <w:t>К</w:t>
      </w:r>
      <w:r w:rsidRPr="00ED353F">
        <w:rPr>
          <w:rFonts w:asciiTheme="majorHAnsi" w:hAnsiTheme="majorHAnsi" w:cstheme="majorHAnsi"/>
          <w:lang w:val="mk-MK"/>
        </w:rPr>
        <w:t>отлина</w:t>
      </w:r>
      <w:r>
        <w:rPr>
          <w:rFonts w:asciiTheme="majorHAnsi" w:hAnsiTheme="majorHAnsi" w:cstheme="majorHAnsi"/>
          <w:lang w:val="mk-MK"/>
        </w:rPr>
        <w:fldChar w:fldCharType="begin"/>
      </w:r>
      <w:r w:rsidR="00382A8F">
        <w:rPr>
          <w:rFonts w:asciiTheme="majorHAnsi" w:hAnsiTheme="majorHAnsi" w:cstheme="majorHAnsi"/>
          <w:lang w:val="mk-MK"/>
        </w:rPr>
        <w:instrText xml:space="preserve"> ADDIN ZOTERO_ITEM CSL_CITATION {"citationID":"fzeNlBqR","properties":{"formattedCitation":"\\super 4\\nosupersub{}","plainCitation":"4","noteIndex":0},"citationItems":[{"id":551,"uris":["http://zotero.org/users/1876267/items/YMPYCEN2"],"itemData":{"id":551,"type":"article-journal","abstract":"Summary\n            \n              1.\n               Distance sampling is a widely used technique for estimating the size or density of biological populations. Many distance sampling designs and most analyses use the software Distance.\n            \n            \n              2.\n               We briefly review distance sampling and its assumptions, outline the history, structure and capabilities of Distance, and provide hints on its use.\n            \n            \n              3.\n               Good survey design is a crucial prerequisite for obtaining reliable results. Distance has a survey design engine, with a built‐in geographic information system, that allows properties of different proposed designs to be examined via simulation, and survey plans to be generated.\n            \n            \n              4.\n               A first step in analysis of distance sampling data is modelling the probability of detection. Distance contains three increasingly sophisticated analysis engines for this: conventional distance sampling, which models detection probability as a function of distance from the transect and assumes all objects at zero distance are detected; multiple‐covariate distance sampling, which allows covariates in addition to distance; and mark–recapture distance sampling, which relaxes the assumption of certain detection at zero distance.\n            \n            \n              5.\n               All three engines allow estimation of density or abundance, stratified if required, with associated measures of precision calculated either analytically or via the bootstrap.\n            \n            \n              6.\n               Advanced analysis topics covered include the use of multipliers to allow analysis of indirect surveys (such as dung or nest surveys), the density surface modelling analysis engine for spatial and habitat modelling, and information about accessing the analysis engines directly from other software.\n            \n            \n              7.\n              Synthesis and applications\n              . Distance sampling is a key method for producing abundance and density estimates in challenging field conditions. The theory underlying the methods continues to expand to cope with realistic estimation situations. In step with theoretical developments, state‐of‐the‐art software that implements these methods is described that makes the methods accessible to practising ecologists.","container-title":"Journal of Applied Ecology","DOI":"10.1111/j.1365-2664.2009.01737.x","ISSN":"0021-8901, 1365-2664","issue":"1","journalAbbreviation":"Journal of Applied Ecology","language":"en","page":"5-14","source":"DOI.org (Crossref)","title":"Distance software: design and analysis of distance sampling surveys for estimating population size","title-short":"Distance software","volume":"47","author":[{"family":"Thomas","given":"Len"},{"family":"Buckland","given":"Stephen T."},{"family":"Rexstad","given":"Eric A."},{"family":"Laake","given":"Jeff L."},{"family":"Strindberg","given":"Samantha"},{"family":"Hedley","given":"Sharon L."},{"family":"Bishop","given":"Jon R.B."},{"family":"Marques","given":"Tiago A."},{"family":"Burnham","given":"Kenneth P."}],"issued":{"date-parts":[["2010",2]]}}}],"schema":"https://github.com/citation-style-language/schema/raw/master/csl-citation.json"} </w:instrText>
      </w:r>
      <w:r>
        <w:rPr>
          <w:rFonts w:asciiTheme="majorHAnsi" w:hAnsiTheme="majorHAnsi" w:cstheme="majorHAnsi"/>
          <w:lang w:val="mk-MK"/>
        </w:rPr>
        <w:fldChar w:fldCharType="separate"/>
      </w:r>
      <w:r w:rsidRPr="00C35732">
        <w:rPr>
          <w:rFonts w:ascii="Calibri Light" w:hAnsi="Calibri Light" w:cs="Calibri Light"/>
          <w:vertAlign w:val="superscript"/>
        </w:rPr>
        <w:t>4</w:t>
      </w:r>
      <w:r>
        <w:rPr>
          <w:rFonts w:asciiTheme="majorHAnsi" w:hAnsiTheme="majorHAnsi" w:cstheme="majorHAnsi"/>
          <w:lang w:val="mk-MK"/>
        </w:rPr>
        <w:fldChar w:fldCharType="end"/>
      </w:r>
    </w:p>
    <w:p w14:paraId="4052F1F1" w14:textId="46A80685" w:rsidR="00ED353F" w:rsidRDefault="00ED353F" w:rsidP="00ED353F">
      <w:pPr>
        <w:pStyle w:val="ListParagraph"/>
        <w:numPr>
          <w:ilvl w:val="0"/>
          <w:numId w:val="12"/>
        </w:numPr>
        <w:rPr>
          <w:rFonts w:asciiTheme="majorHAnsi" w:hAnsiTheme="majorHAnsi" w:cstheme="majorHAnsi"/>
          <w:lang w:val="mk-MK"/>
        </w:rPr>
      </w:pPr>
      <w:r w:rsidRPr="00ED353F">
        <w:rPr>
          <w:rFonts w:asciiTheme="majorHAnsi" w:hAnsiTheme="majorHAnsi" w:cstheme="majorHAnsi"/>
          <w:lang w:val="mk-MK"/>
        </w:rPr>
        <w:t xml:space="preserve">Колкава е густината на популацијата на луковата жаба во </w:t>
      </w:r>
      <w:r>
        <w:rPr>
          <w:rFonts w:asciiTheme="majorHAnsi" w:hAnsiTheme="majorHAnsi" w:cstheme="majorHAnsi"/>
          <w:lang w:val="mk-MK"/>
        </w:rPr>
        <w:t>Овче Поле</w:t>
      </w:r>
      <w:r w:rsidRPr="00ED353F">
        <w:rPr>
          <w:rFonts w:asciiTheme="majorHAnsi" w:hAnsiTheme="majorHAnsi" w:cstheme="majorHAnsi"/>
          <w:lang w:val="mk-MK"/>
        </w:rPr>
        <w:t>?</w:t>
      </w:r>
    </w:p>
    <w:p w14:paraId="49188763" w14:textId="77777777" w:rsidR="00ED353F" w:rsidRPr="00ED353F" w:rsidRDefault="00ED353F" w:rsidP="00ED353F">
      <w:pPr>
        <w:pStyle w:val="ListParagraph"/>
        <w:numPr>
          <w:ilvl w:val="1"/>
          <w:numId w:val="12"/>
        </w:numPr>
        <w:rPr>
          <w:rFonts w:asciiTheme="majorHAnsi" w:hAnsiTheme="majorHAnsi" w:cstheme="majorHAnsi"/>
          <w:lang w:val="mk-MK"/>
        </w:rPr>
      </w:pPr>
      <w:r w:rsidRPr="00ED353F">
        <w:rPr>
          <w:rFonts w:asciiTheme="majorHAnsi" w:hAnsiTheme="majorHAnsi" w:cstheme="majorHAnsi"/>
          <w:lang w:val="mk-MK"/>
        </w:rPr>
        <w:t>Мапа од локалитети и одредена прецизна динамика на активности</w:t>
      </w:r>
    </w:p>
    <w:p w14:paraId="4D0EBCD4" w14:textId="303955EA" w:rsidR="00ED353F" w:rsidRPr="00ED353F" w:rsidRDefault="00ED353F" w:rsidP="00ED353F">
      <w:pPr>
        <w:pStyle w:val="ListParagraph"/>
        <w:numPr>
          <w:ilvl w:val="1"/>
          <w:numId w:val="12"/>
        </w:numPr>
        <w:rPr>
          <w:rFonts w:asciiTheme="majorHAnsi" w:hAnsiTheme="majorHAnsi" w:cstheme="majorHAnsi"/>
          <w:lang w:val="mk-MK"/>
        </w:rPr>
      </w:pPr>
      <w:r w:rsidRPr="00ED353F">
        <w:rPr>
          <w:rFonts w:asciiTheme="majorHAnsi" w:hAnsiTheme="majorHAnsi" w:cstheme="majorHAnsi"/>
          <w:lang w:val="mk-MK"/>
        </w:rPr>
        <w:lastRenderedPageBreak/>
        <w:t>Број на пребројани единки (јувенилни и адултни, женки и мажјаци) на секој трансект</w:t>
      </w:r>
      <w:r>
        <w:rPr>
          <w:rFonts w:asciiTheme="majorHAnsi" w:hAnsiTheme="majorHAnsi" w:cstheme="majorHAnsi"/>
          <w:lang w:val="mk-MK"/>
        </w:rPr>
        <w:fldChar w:fldCharType="begin"/>
      </w:r>
      <w:r w:rsidR="00382A8F">
        <w:rPr>
          <w:rFonts w:asciiTheme="majorHAnsi" w:hAnsiTheme="majorHAnsi" w:cstheme="majorHAnsi"/>
          <w:lang w:val="mk-MK"/>
        </w:rPr>
        <w:instrText xml:space="preserve"> ADDIN ZOTERO_ITEM CSL_CITATION {"citationID":"Niqc7d4k","properties":{"formattedCitation":"\\super 4\\nosupersub{}","plainCitation":"4","noteIndex":0},"citationItems":[{"id":551,"uris":["http://zotero.org/users/1876267/items/YMPYCEN2"],"itemData":{"id":551,"type":"article-journal","abstract":"Summary\n            \n              1.\n               Distance sampling is a widely used technique for estimating the size or density of biological populations. Many distance sampling designs and most analyses use the software Distance.\n            \n            \n              2.\n               We briefly review distance sampling and its assumptions, outline the history, structure and capabilities of Distance, and provide hints on its use.\n            \n            \n              3.\n               Good survey design is a crucial prerequisite for obtaining reliable results. Distance has a survey design engine, with a built‐in geographic information system, that allows properties of different proposed designs to be examined via simulation, and survey plans to be generated.\n            \n            \n              4.\n               A first step in analysis of distance sampling data is modelling the probability of detection. Distance contains three increasingly sophisticated analysis engines for this: conventional distance sampling, which models detection probability as a function of distance from the transect and assumes all objects at zero distance are detected; multiple‐covariate distance sampling, which allows covariates in addition to distance; and mark–recapture distance sampling, which relaxes the assumption of certain detection at zero distance.\n            \n            \n              5.\n               All three engines allow estimation of density or abundance, stratified if required, with associated measures of precision calculated either analytically or via the bootstrap.\n            \n            \n              6.\n               Advanced analysis topics covered include the use of multipliers to allow analysis of indirect surveys (such as dung or nest surveys), the density surface modelling analysis engine for spatial and habitat modelling, and information about accessing the analysis engines directly from other software.\n            \n            \n              7.\n              Synthesis and applications\n              . Distance sampling is a key method for producing abundance and density estimates in challenging field conditions. The theory underlying the methods continues to expand to cope with realistic estimation situations. In step with theoretical developments, state‐of‐the‐art software that implements these methods is described that makes the methods accessible to practising ecologists.","container-title":"Journal of Applied Ecology","DOI":"10.1111/j.1365-2664.2009.01737.x","ISSN":"0021-8901, 1365-2664","issue":"1","journalAbbreviation":"Journal of Applied Ecology","language":"en","page":"5-14","source":"DOI.org (Crossref)","title":"Distance software: design and analysis of distance sampling surveys for estimating population size","title-short":"Distance software","volume":"47","author":[{"family":"Thomas","given":"Len"},{"family":"Buckland","given":"Stephen T."},{"family":"Rexstad","given":"Eric A."},{"family":"Laake","given":"Jeff L."},{"family":"Strindberg","given":"Samantha"},{"family":"Hedley","given":"Sharon L."},{"family":"Bishop","given":"Jon R.B."},{"family":"Marques","given":"Tiago A."},{"family":"Burnham","given":"Kenneth P."}],"issued":{"date-parts":[["2010",2]]}}}],"schema":"https://github.com/citation-style-language/schema/raw/master/csl-citation.json"} </w:instrText>
      </w:r>
      <w:r>
        <w:rPr>
          <w:rFonts w:asciiTheme="majorHAnsi" w:hAnsiTheme="majorHAnsi" w:cstheme="majorHAnsi"/>
          <w:lang w:val="mk-MK"/>
        </w:rPr>
        <w:fldChar w:fldCharType="separate"/>
      </w:r>
      <w:r w:rsidRPr="00C35732">
        <w:rPr>
          <w:rFonts w:ascii="Calibri Light" w:hAnsi="Calibri Light" w:cs="Calibri Light"/>
          <w:vertAlign w:val="superscript"/>
        </w:rPr>
        <w:t>4</w:t>
      </w:r>
      <w:r>
        <w:rPr>
          <w:rFonts w:asciiTheme="majorHAnsi" w:hAnsiTheme="majorHAnsi" w:cstheme="majorHAnsi"/>
          <w:lang w:val="mk-MK"/>
        </w:rPr>
        <w:fldChar w:fldCharType="end"/>
      </w:r>
    </w:p>
    <w:p w14:paraId="7699FBDD" w14:textId="531B9DBD" w:rsidR="00ED353F" w:rsidRDefault="00ED353F" w:rsidP="00ED353F">
      <w:pPr>
        <w:pStyle w:val="ListParagraph"/>
        <w:numPr>
          <w:ilvl w:val="1"/>
          <w:numId w:val="12"/>
        </w:numPr>
        <w:rPr>
          <w:rFonts w:asciiTheme="majorHAnsi" w:hAnsiTheme="majorHAnsi" w:cstheme="majorHAnsi"/>
          <w:lang w:val="mk-MK"/>
        </w:rPr>
      </w:pPr>
      <w:r w:rsidRPr="00ED353F">
        <w:rPr>
          <w:rFonts w:asciiTheme="majorHAnsi" w:hAnsiTheme="majorHAnsi" w:cstheme="majorHAnsi"/>
          <w:lang w:val="mk-MK"/>
        </w:rPr>
        <w:t xml:space="preserve">Проценка на густината на популацијата и екстраполација на цела </w:t>
      </w:r>
      <w:r>
        <w:rPr>
          <w:rFonts w:asciiTheme="majorHAnsi" w:hAnsiTheme="majorHAnsi" w:cstheme="majorHAnsi"/>
          <w:lang w:val="mk-MK"/>
        </w:rPr>
        <w:t>Овче Поле</w:t>
      </w:r>
      <w:r>
        <w:rPr>
          <w:rFonts w:asciiTheme="majorHAnsi" w:hAnsiTheme="majorHAnsi" w:cstheme="majorHAnsi"/>
          <w:lang w:val="mk-MK"/>
        </w:rPr>
        <w:fldChar w:fldCharType="begin"/>
      </w:r>
      <w:r w:rsidR="00382A8F">
        <w:rPr>
          <w:rFonts w:asciiTheme="majorHAnsi" w:hAnsiTheme="majorHAnsi" w:cstheme="majorHAnsi"/>
          <w:lang w:val="mk-MK"/>
        </w:rPr>
        <w:instrText xml:space="preserve"> ADDIN ZOTERO_ITEM CSL_CITATION {"citationID":"8W3QQkFn","properties":{"formattedCitation":"\\super 4\\nosupersub{}","plainCitation":"4","noteIndex":0},"citationItems":[{"id":551,"uris":["http://zotero.org/users/1876267/items/YMPYCEN2"],"itemData":{"id":551,"type":"article-journal","abstract":"Summary\n            \n              1.\n               Distance sampling is a widely used technique for estimating the size or density of biological populations. Many distance sampling designs and most analyses use the software Distance.\n            \n            \n              2.\n               We briefly review distance sampling and its assumptions, outline the history, structure and capabilities of Distance, and provide hints on its use.\n            \n            \n              3.\n               Good survey design is a crucial prerequisite for obtaining reliable results. Distance has a survey design engine, with a built‐in geographic information system, that allows properties of different proposed designs to be examined via simulation, and survey plans to be generated.\n            \n            \n              4.\n               A first step in analysis of distance sampling data is modelling the probability of detection. Distance contains three increasingly sophisticated analysis engines for this: conventional distance sampling, which models detection probability as a function of distance from the transect and assumes all objects at zero distance are detected; multiple‐covariate distance sampling, which allows covariates in addition to distance; and mark–recapture distance sampling, which relaxes the assumption of certain detection at zero distance.\n            \n            \n              5.\n               All three engines allow estimation of density or abundance, stratified if required, with associated measures of precision calculated either analytically or via the bootstrap.\n            \n            \n              6.\n               Advanced analysis topics covered include the use of multipliers to allow analysis of indirect surveys (such as dung or nest surveys), the density surface modelling analysis engine for spatial and habitat modelling, and information about accessing the analysis engines directly from other software.\n            \n            \n              7.\n              Synthesis and applications\n              . Distance sampling is a key method for producing abundance and density estimates in challenging field conditions. The theory underlying the methods continues to expand to cope with realistic estimation situations. In step with theoretical developments, state‐of‐the‐art software that implements these methods is described that makes the methods accessible to practising ecologists.","container-title":"Journal of Applied Ecology","DOI":"10.1111/j.1365-2664.2009.01737.x","ISSN":"0021-8901, 1365-2664","issue":"1","journalAbbreviation":"Journal of Applied Ecology","language":"en","page":"5-14","source":"DOI.org (Crossref)","title":"Distance software: design and analysis of distance sampling surveys for estimating population size","title-short":"Distance software","volume":"47","author":[{"family":"Thomas","given":"Len"},{"family":"Buckland","given":"Stephen T."},{"family":"Rexstad","given":"Eric A."},{"family":"Laake","given":"Jeff L."},{"family":"Strindberg","given":"Samantha"},{"family":"Hedley","given":"Sharon L."},{"family":"Bishop","given":"Jon R.B."},{"family":"Marques","given":"Tiago A."},{"family":"Burnham","given":"Kenneth P."}],"issued":{"date-parts":[["2010",2]]}}}],"schema":"https://github.com/citation-style-language/schema/raw/master/csl-citation.json"} </w:instrText>
      </w:r>
      <w:r>
        <w:rPr>
          <w:rFonts w:asciiTheme="majorHAnsi" w:hAnsiTheme="majorHAnsi" w:cstheme="majorHAnsi"/>
          <w:lang w:val="mk-MK"/>
        </w:rPr>
        <w:fldChar w:fldCharType="separate"/>
      </w:r>
      <w:r w:rsidRPr="00C35732">
        <w:rPr>
          <w:rFonts w:ascii="Calibri Light" w:hAnsi="Calibri Light" w:cs="Calibri Light"/>
          <w:vertAlign w:val="superscript"/>
        </w:rPr>
        <w:t>4</w:t>
      </w:r>
      <w:r>
        <w:rPr>
          <w:rFonts w:asciiTheme="majorHAnsi" w:hAnsiTheme="majorHAnsi" w:cstheme="majorHAnsi"/>
          <w:lang w:val="mk-MK"/>
        </w:rPr>
        <w:fldChar w:fldCharType="end"/>
      </w:r>
    </w:p>
    <w:p w14:paraId="0D345A06" w14:textId="5CE5CA97" w:rsidR="00ED353F" w:rsidRDefault="00ED353F" w:rsidP="00ED353F">
      <w:pPr>
        <w:pStyle w:val="ListParagraph"/>
        <w:numPr>
          <w:ilvl w:val="0"/>
          <w:numId w:val="12"/>
        </w:numPr>
        <w:rPr>
          <w:rFonts w:asciiTheme="majorHAnsi" w:hAnsiTheme="majorHAnsi" w:cstheme="majorHAnsi"/>
          <w:lang w:val="mk-MK"/>
        </w:rPr>
      </w:pPr>
      <w:r w:rsidRPr="00ED353F">
        <w:rPr>
          <w:rFonts w:asciiTheme="majorHAnsi" w:hAnsiTheme="majorHAnsi" w:cstheme="majorHAnsi"/>
          <w:lang w:val="mk-MK"/>
        </w:rPr>
        <w:t xml:space="preserve">Колкава е густината на популацијата на луковата жаба во </w:t>
      </w:r>
      <w:r>
        <w:rPr>
          <w:rFonts w:asciiTheme="majorHAnsi" w:hAnsiTheme="majorHAnsi" w:cstheme="majorHAnsi"/>
          <w:lang w:val="mk-MK"/>
        </w:rPr>
        <w:t>преспанската</w:t>
      </w:r>
      <w:r w:rsidRPr="00ED353F">
        <w:rPr>
          <w:rFonts w:asciiTheme="majorHAnsi" w:hAnsiTheme="majorHAnsi" w:cstheme="majorHAnsi"/>
          <w:lang w:val="mk-MK"/>
        </w:rPr>
        <w:t xml:space="preserve"> котлина?</w:t>
      </w:r>
    </w:p>
    <w:p w14:paraId="2C6E5A31" w14:textId="77777777" w:rsidR="00ED353F" w:rsidRPr="00ED353F" w:rsidRDefault="00ED353F" w:rsidP="00ED353F">
      <w:pPr>
        <w:pStyle w:val="ListParagraph"/>
        <w:numPr>
          <w:ilvl w:val="1"/>
          <w:numId w:val="12"/>
        </w:numPr>
        <w:rPr>
          <w:rFonts w:asciiTheme="majorHAnsi" w:hAnsiTheme="majorHAnsi" w:cstheme="majorHAnsi"/>
          <w:lang w:val="mk-MK"/>
        </w:rPr>
      </w:pPr>
      <w:r w:rsidRPr="00ED353F">
        <w:rPr>
          <w:rFonts w:asciiTheme="majorHAnsi" w:hAnsiTheme="majorHAnsi" w:cstheme="majorHAnsi"/>
          <w:lang w:val="mk-MK"/>
        </w:rPr>
        <w:t>Мапа од локалитети и одредена прецизна динамика на активности</w:t>
      </w:r>
    </w:p>
    <w:p w14:paraId="2086E49E" w14:textId="51ACC4F6" w:rsidR="00ED353F" w:rsidRPr="00ED353F" w:rsidRDefault="00ED353F" w:rsidP="00ED353F">
      <w:pPr>
        <w:pStyle w:val="ListParagraph"/>
        <w:numPr>
          <w:ilvl w:val="1"/>
          <w:numId w:val="12"/>
        </w:numPr>
        <w:rPr>
          <w:rFonts w:asciiTheme="majorHAnsi" w:hAnsiTheme="majorHAnsi" w:cstheme="majorHAnsi"/>
          <w:lang w:val="mk-MK"/>
        </w:rPr>
      </w:pPr>
      <w:r w:rsidRPr="00ED353F">
        <w:rPr>
          <w:rFonts w:asciiTheme="majorHAnsi" w:hAnsiTheme="majorHAnsi" w:cstheme="majorHAnsi"/>
          <w:lang w:val="mk-MK"/>
        </w:rPr>
        <w:t>Број на пребројани единки (јувенилни и адултни, женки и мажјаци) на секој трансект</w:t>
      </w:r>
      <w:r>
        <w:rPr>
          <w:rFonts w:asciiTheme="majorHAnsi" w:hAnsiTheme="majorHAnsi" w:cstheme="majorHAnsi"/>
          <w:lang w:val="mk-MK"/>
        </w:rPr>
        <w:fldChar w:fldCharType="begin"/>
      </w:r>
      <w:r w:rsidR="00382A8F">
        <w:rPr>
          <w:rFonts w:asciiTheme="majorHAnsi" w:hAnsiTheme="majorHAnsi" w:cstheme="majorHAnsi"/>
          <w:lang w:val="mk-MK"/>
        </w:rPr>
        <w:instrText xml:space="preserve"> ADDIN ZOTERO_ITEM CSL_CITATION {"citationID":"qAXx4Rqe","properties":{"formattedCitation":"\\super 4\\nosupersub{}","plainCitation":"4","noteIndex":0},"citationItems":[{"id":551,"uris":["http://zotero.org/users/1876267/items/YMPYCEN2"],"itemData":{"id":551,"type":"article-journal","abstract":"Summary\n            \n              1.\n               Distance sampling is a widely used technique for estimating the size or density of biological populations. Many distance sampling designs and most analyses use the software Distance.\n            \n            \n              2.\n               We briefly review distance sampling and its assumptions, outline the history, structure and capabilities of Distance, and provide hints on its use.\n            \n            \n              3.\n               Good survey design is a crucial prerequisite for obtaining reliable results. Distance has a survey design engine, with a built‐in geographic information system, that allows properties of different proposed designs to be examined via simulation, and survey plans to be generated.\n            \n            \n              4.\n               A first step in analysis of distance sampling data is modelling the probability of detection. Distance contains three increasingly sophisticated analysis engines for this: conventional distance sampling, which models detection probability as a function of distance from the transect and assumes all objects at zero distance are detected; multiple‐covariate distance sampling, which allows covariates in addition to distance; and mark–recapture distance sampling, which relaxes the assumption of certain detection at zero distance.\n            \n            \n              5.\n               All three engines allow estimation of density or abundance, stratified if required, with associated measures of precision calculated either analytically or via the bootstrap.\n            \n            \n              6.\n               Advanced analysis topics covered include the use of multipliers to allow analysis of indirect surveys (such as dung or nest surveys), the density surface modelling analysis engine for spatial and habitat modelling, and information about accessing the analysis engines directly from other software.\n            \n            \n              7.\n              Synthesis and applications\n              . Distance sampling is a key method for producing abundance and density estimates in challenging field conditions. The theory underlying the methods continues to expand to cope with realistic estimation situations. In step with theoretical developments, state‐of‐the‐art software that implements these methods is described that makes the methods accessible to practising ecologists.","container-title":"Journal of Applied Ecology","DOI":"10.1111/j.1365-2664.2009.01737.x","ISSN":"0021-8901, 1365-2664","issue":"1","journalAbbreviation":"Journal of Applied Ecology","language":"en","page":"5-14","source":"DOI.org (Crossref)","title":"Distance software: design and analysis of distance sampling surveys for estimating population size","title-short":"Distance software","volume":"47","author":[{"family":"Thomas","given":"Len"},{"family":"Buckland","given":"Stephen T."},{"family":"Rexstad","given":"Eric A."},{"family":"Laake","given":"Jeff L."},{"family":"Strindberg","given":"Samantha"},{"family":"Hedley","given":"Sharon L."},{"family":"Bishop","given":"Jon R.B."},{"family":"Marques","given":"Tiago A."},{"family":"Burnham","given":"Kenneth P."}],"issued":{"date-parts":[["2010",2]]}}}],"schema":"https://github.com/citation-style-language/schema/raw/master/csl-citation.json"} </w:instrText>
      </w:r>
      <w:r>
        <w:rPr>
          <w:rFonts w:asciiTheme="majorHAnsi" w:hAnsiTheme="majorHAnsi" w:cstheme="majorHAnsi"/>
          <w:lang w:val="mk-MK"/>
        </w:rPr>
        <w:fldChar w:fldCharType="separate"/>
      </w:r>
      <w:r w:rsidRPr="00C35732">
        <w:rPr>
          <w:rFonts w:ascii="Calibri Light" w:hAnsi="Calibri Light" w:cs="Calibri Light"/>
          <w:vertAlign w:val="superscript"/>
        </w:rPr>
        <w:t>4</w:t>
      </w:r>
      <w:r>
        <w:rPr>
          <w:rFonts w:asciiTheme="majorHAnsi" w:hAnsiTheme="majorHAnsi" w:cstheme="majorHAnsi"/>
          <w:lang w:val="mk-MK"/>
        </w:rPr>
        <w:fldChar w:fldCharType="end"/>
      </w:r>
    </w:p>
    <w:p w14:paraId="2FBCB6A5" w14:textId="68A448E9" w:rsidR="00ED353F" w:rsidRDefault="00ED353F" w:rsidP="00ED353F">
      <w:pPr>
        <w:pStyle w:val="ListParagraph"/>
        <w:numPr>
          <w:ilvl w:val="1"/>
          <w:numId w:val="12"/>
        </w:numPr>
        <w:rPr>
          <w:rFonts w:asciiTheme="majorHAnsi" w:hAnsiTheme="majorHAnsi" w:cstheme="majorHAnsi"/>
          <w:lang w:val="mk-MK"/>
        </w:rPr>
      </w:pPr>
      <w:r w:rsidRPr="00ED353F">
        <w:rPr>
          <w:rFonts w:asciiTheme="majorHAnsi" w:hAnsiTheme="majorHAnsi" w:cstheme="majorHAnsi"/>
          <w:lang w:val="mk-MK"/>
        </w:rPr>
        <w:t xml:space="preserve">Проценка на густината на популацијата и екстраполација на цела </w:t>
      </w:r>
      <w:r>
        <w:rPr>
          <w:rFonts w:asciiTheme="majorHAnsi" w:hAnsiTheme="majorHAnsi" w:cstheme="majorHAnsi"/>
          <w:lang w:val="mk-MK"/>
        </w:rPr>
        <w:t>преспанска</w:t>
      </w:r>
      <w:r w:rsidRPr="00ED353F">
        <w:rPr>
          <w:rFonts w:asciiTheme="majorHAnsi" w:hAnsiTheme="majorHAnsi" w:cstheme="majorHAnsi"/>
          <w:lang w:val="mk-MK"/>
        </w:rPr>
        <w:t xml:space="preserve"> котлина</w:t>
      </w:r>
      <w:r>
        <w:rPr>
          <w:rFonts w:asciiTheme="majorHAnsi" w:hAnsiTheme="majorHAnsi" w:cstheme="majorHAnsi"/>
          <w:lang w:val="mk-MK"/>
        </w:rPr>
        <w:fldChar w:fldCharType="begin"/>
      </w:r>
      <w:r w:rsidR="00382A8F">
        <w:rPr>
          <w:rFonts w:asciiTheme="majorHAnsi" w:hAnsiTheme="majorHAnsi" w:cstheme="majorHAnsi"/>
          <w:lang w:val="mk-MK"/>
        </w:rPr>
        <w:instrText xml:space="preserve"> ADDIN ZOTERO_ITEM CSL_CITATION {"citationID":"JMl6YNPs","properties":{"formattedCitation":"\\super 4\\nosupersub{}","plainCitation":"4","noteIndex":0},"citationItems":[{"id":551,"uris":["http://zotero.org/users/1876267/items/YMPYCEN2"],"itemData":{"id":551,"type":"article-journal","abstract":"Summary\n            \n              1.\n               Distance sampling is a widely used technique for estimating the size or density of biological populations. Many distance sampling designs and most analyses use the software Distance.\n            \n            \n              2.\n               We briefly review distance sampling and its assumptions, outline the history, structure and capabilities of Distance, and provide hints on its use.\n            \n            \n              3.\n               Good survey design is a crucial prerequisite for obtaining reliable results. Distance has a survey design engine, with a built‐in geographic information system, that allows properties of different proposed designs to be examined via simulation, and survey plans to be generated.\n            \n            \n              4.\n               A first step in analysis of distance sampling data is modelling the probability of detection. Distance contains three increasingly sophisticated analysis engines for this: conventional distance sampling, which models detection probability as a function of distance from the transect and assumes all objects at zero distance are detected; multiple‐covariate distance sampling, which allows covariates in addition to distance; and mark–recapture distance sampling, which relaxes the assumption of certain detection at zero distance.\n            \n            \n              5.\n               All three engines allow estimation of density or abundance, stratified if required, with associated measures of precision calculated either analytically or via the bootstrap.\n            \n            \n              6.\n               Advanced analysis topics covered include the use of multipliers to allow analysis of indirect surveys (such as dung or nest surveys), the density surface modelling analysis engine for spatial and habitat modelling, and information about accessing the analysis engines directly from other software.\n            \n            \n              7.\n              Synthesis and applications\n              . Distance sampling is a key method for producing abundance and density estimates in challenging field conditions. The theory underlying the methods continues to expand to cope with realistic estimation situations. In step with theoretical developments, state‐of‐the‐art software that implements these methods is described that makes the methods accessible to practising ecologists.","container-title":"Journal of Applied Ecology","DOI":"10.1111/j.1365-2664.2009.01737.x","ISSN":"0021-8901, 1365-2664","issue":"1","journalAbbreviation":"Journal of Applied Ecology","language":"en","page":"5-14","source":"DOI.org (Crossref)","title":"Distance software: design and analysis of distance sampling surveys for estimating population size","title-short":"Distance software","volume":"47","author":[{"family":"Thomas","given":"Len"},{"family":"Buckland","given":"Stephen T."},{"family":"Rexstad","given":"Eric A."},{"family":"Laake","given":"Jeff L."},{"family":"Strindberg","given":"Samantha"},{"family":"Hedley","given":"Sharon L."},{"family":"Bishop","given":"Jon R.B."},{"family":"Marques","given":"Tiago A."},{"family":"Burnham","given":"Kenneth P."}],"issued":{"date-parts":[["2010",2]]}}}],"schema":"https://github.com/citation-style-language/schema/raw/master/csl-citation.json"} </w:instrText>
      </w:r>
      <w:r>
        <w:rPr>
          <w:rFonts w:asciiTheme="majorHAnsi" w:hAnsiTheme="majorHAnsi" w:cstheme="majorHAnsi"/>
          <w:lang w:val="mk-MK"/>
        </w:rPr>
        <w:fldChar w:fldCharType="separate"/>
      </w:r>
      <w:r w:rsidRPr="00C35732">
        <w:rPr>
          <w:rFonts w:ascii="Calibri Light" w:hAnsi="Calibri Light" w:cs="Calibri Light"/>
          <w:vertAlign w:val="superscript"/>
        </w:rPr>
        <w:t>4</w:t>
      </w:r>
      <w:r>
        <w:rPr>
          <w:rFonts w:asciiTheme="majorHAnsi" w:hAnsiTheme="majorHAnsi" w:cstheme="majorHAnsi"/>
          <w:lang w:val="mk-MK"/>
        </w:rPr>
        <w:fldChar w:fldCharType="end"/>
      </w:r>
    </w:p>
    <w:p w14:paraId="5D85050F" w14:textId="1F378381" w:rsidR="00ED353F" w:rsidRDefault="00ED353F" w:rsidP="00ED353F">
      <w:pPr>
        <w:pStyle w:val="ListParagraph"/>
        <w:numPr>
          <w:ilvl w:val="0"/>
          <w:numId w:val="12"/>
        </w:numPr>
        <w:rPr>
          <w:rFonts w:asciiTheme="majorHAnsi" w:hAnsiTheme="majorHAnsi" w:cstheme="majorHAnsi"/>
          <w:lang w:val="mk-MK"/>
        </w:rPr>
      </w:pPr>
      <w:r w:rsidRPr="00ED353F">
        <w:rPr>
          <w:rFonts w:asciiTheme="majorHAnsi" w:hAnsiTheme="majorHAnsi" w:cstheme="majorHAnsi"/>
          <w:lang w:val="mk-MK"/>
        </w:rPr>
        <w:t>Колкава е густината на популацијата на луковата жаба во дојранската котлина?</w:t>
      </w:r>
    </w:p>
    <w:p w14:paraId="6710D71F" w14:textId="3282C324" w:rsidR="00ED353F" w:rsidRPr="00ED353F" w:rsidRDefault="00ED353F" w:rsidP="00ED353F">
      <w:pPr>
        <w:pStyle w:val="ListParagraph"/>
        <w:numPr>
          <w:ilvl w:val="1"/>
          <w:numId w:val="12"/>
        </w:numPr>
        <w:rPr>
          <w:rFonts w:asciiTheme="majorHAnsi" w:hAnsiTheme="majorHAnsi" w:cstheme="majorHAnsi"/>
          <w:lang w:val="mk-MK"/>
        </w:rPr>
      </w:pPr>
      <w:r w:rsidRPr="00ED353F">
        <w:rPr>
          <w:rFonts w:asciiTheme="majorHAnsi" w:hAnsiTheme="majorHAnsi" w:cstheme="majorHAnsi"/>
          <w:lang w:val="mk-MK"/>
        </w:rPr>
        <w:t>Мапа од локалитети и одредена прецизна динамика на активности</w:t>
      </w:r>
    </w:p>
    <w:p w14:paraId="0C19BE12" w14:textId="0E2504AE" w:rsidR="00ED353F" w:rsidRPr="00ED353F" w:rsidRDefault="00ED353F" w:rsidP="00ED353F">
      <w:pPr>
        <w:pStyle w:val="ListParagraph"/>
        <w:numPr>
          <w:ilvl w:val="1"/>
          <w:numId w:val="12"/>
        </w:numPr>
        <w:rPr>
          <w:rFonts w:asciiTheme="majorHAnsi" w:hAnsiTheme="majorHAnsi" w:cstheme="majorHAnsi"/>
          <w:lang w:val="mk-MK"/>
        </w:rPr>
      </w:pPr>
      <w:r w:rsidRPr="00ED353F">
        <w:rPr>
          <w:rFonts w:asciiTheme="majorHAnsi" w:hAnsiTheme="majorHAnsi" w:cstheme="majorHAnsi"/>
          <w:lang w:val="mk-MK"/>
        </w:rPr>
        <w:t>Број на пребројани единки (јувенилни и адултни, женки и мажјаци) на секој трансект</w:t>
      </w:r>
      <w:r>
        <w:rPr>
          <w:rFonts w:asciiTheme="majorHAnsi" w:hAnsiTheme="majorHAnsi" w:cstheme="majorHAnsi"/>
          <w:lang w:val="mk-MK"/>
        </w:rPr>
        <w:fldChar w:fldCharType="begin"/>
      </w:r>
      <w:r w:rsidR="00382A8F">
        <w:rPr>
          <w:rFonts w:asciiTheme="majorHAnsi" w:hAnsiTheme="majorHAnsi" w:cstheme="majorHAnsi"/>
          <w:lang w:val="mk-MK"/>
        </w:rPr>
        <w:instrText xml:space="preserve"> ADDIN ZOTERO_ITEM CSL_CITATION {"citationID":"WcZmJwm1","properties":{"formattedCitation":"\\super 4\\nosupersub{}","plainCitation":"4","noteIndex":0},"citationItems":[{"id":551,"uris":["http://zotero.org/users/1876267/items/YMPYCEN2"],"itemData":{"id":551,"type":"article-journal","abstract":"Summary\n            \n              1.\n               Distance sampling is a widely used technique for estimating the size or density of biological populations. Many distance sampling designs and most analyses use the software Distance.\n            \n            \n              2.\n               We briefly review distance sampling and its assumptions, outline the history, structure and capabilities of Distance, and provide hints on its use.\n            \n            \n              3.\n               Good survey design is a crucial prerequisite for obtaining reliable results. Distance has a survey design engine, with a built‐in geographic information system, that allows properties of different proposed designs to be examined via simulation, and survey plans to be generated.\n            \n            \n              4.\n               A first step in analysis of distance sampling data is modelling the probability of detection. Distance contains three increasingly sophisticated analysis engines for this: conventional distance sampling, which models detection probability as a function of distance from the transect and assumes all objects at zero distance are detected; multiple‐covariate distance sampling, which allows covariates in addition to distance; and mark–recapture distance sampling, which relaxes the assumption of certain detection at zero distance.\n            \n            \n              5.\n               All three engines allow estimation of density or abundance, stratified if required, with associated measures of precision calculated either analytically or via the bootstrap.\n            \n            \n              6.\n               Advanced analysis topics covered include the use of multipliers to allow analysis of indirect surveys (such as dung or nest surveys), the density surface modelling analysis engine for spatial and habitat modelling, and information about accessing the analysis engines directly from other software.\n            \n            \n              7.\n              Synthesis and applications\n              . Distance sampling is a key method for producing abundance and density estimates in challenging field conditions. The theory underlying the methods continues to expand to cope with realistic estimation situations. In step with theoretical developments, state‐of‐the‐art software that implements these methods is described that makes the methods accessible to practising ecologists.","container-title":"Journal of Applied Ecology","DOI":"10.1111/j.1365-2664.2009.01737.x","ISSN":"0021-8901, 1365-2664","issue":"1","journalAbbreviation":"Journal of Applied Ecology","language":"en","page":"5-14","source":"DOI.org (Crossref)","title":"Distance software: design and analysis of distance sampling surveys for estimating population size","title-short":"Distance software","volume":"47","author":[{"family":"Thomas","given":"Len"},{"family":"Buckland","given":"Stephen T."},{"family":"Rexstad","given":"Eric A."},{"family":"Laake","given":"Jeff L."},{"family":"Strindberg","given":"Samantha"},{"family":"Hedley","given":"Sharon L."},{"family":"Bishop","given":"Jon R.B."},{"family":"Marques","given":"Tiago A."},{"family":"Burnham","given":"Kenneth P."}],"issued":{"date-parts":[["2010",2]]}}}],"schema":"https://github.com/citation-style-language/schema/raw/master/csl-citation.json"} </w:instrText>
      </w:r>
      <w:r>
        <w:rPr>
          <w:rFonts w:asciiTheme="majorHAnsi" w:hAnsiTheme="majorHAnsi" w:cstheme="majorHAnsi"/>
          <w:lang w:val="mk-MK"/>
        </w:rPr>
        <w:fldChar w:fldCharType="separate"/>
      </w:r>
      <w:r w:rsidRPr="00C35732">
        <w:rPr>
          <w:rFonts w:ascii="Calibri Light" w:hAnsi="Calibri Light" w:cs="Calibri Light"/>
          <w:vertAlign w:val="superscript"/>
        </w:rPr>
        <w:t>4</w:t>
      </w:r>
      <w:r>
        <w:rPr>
          <w:rFonts w:asciiTheme="majorHAnsi" w:hAnsiTheme="majorHAnsi" w:cstheme="majorHAnsi"/>
          <w:lang w:val="mk-MK"/>
        </w:rPr>
        <w:fldChar w:fldCharType="end"/>
      </w:r>
    </w:p>
    <w:p w14:paraId="536E78B0" w14:textId="4A0ADCE5" w:rsidR="00F0014F" w:rsidRDefault="00ED353F" w:rsidP="00ED353F">
      <w:pPr>
        <w:pStyle w:val="ListParagraph"/>
        <w:numPr>
          <w:ilvl w:val="1"/>
          <w:numId w:val="12"/>
        </w:numPr>
        <w:rPr>
          <w:rFonts w:asciiTheme="majorHAnsi" w:hAnsiTheme="majorHAnsi" w:cstheme="majorHAnsi"/>
          <w:lang w:val="mk-MK"/>
        </w:rPr>
      </w:pPr>
      <w:r w:rsidRPr="00ED353F">
        <w:rPr>
          <w:rFonts w:asciiTheme="majorHAnsi" w:hAnsiTheme="majorHAnsi" w:cstheme="majorHAnsi"/>
          <w:lang w:val="mk-MK"/>
        </w:rPr>
        <w:t>Проценка на густината на популацијата и екстраполација на цела дојранска котлина</w:t>
      </w:r>
      <w:r>
        <w:rPr>
          <w:rFonts w:asciiTheme="majorHAnsi" w:hAnsiTheme="majorHAnsi" w:cstheme="majorHAnsi"/>
          <w:lang w:val="mk-MK"/>
        </w:rPr>
        <w:fldChar w:fldCharType="begin"/>
      </w:r>
      <w:r w:rsidR="00382A8F">
        <w:rPr>
          <w:rFonts w:asciiTheme="majorHAnsi" w:hAnsiTheme="majorHAnsi" w:cstheme="majorHAnsi"/>
          <w:lang w:val="mk-MK"/>
        </w:rPr>
        <w:instrText xml:space="preserve"> ADDIN ZOTERO_ITEM CSL_CITATION {"citationID":"qvn4idHt","properties":{"formattedCitation":"\\super 4\\nosupersub{}","plainCitation":"4","noteIndex":0},"citationItems":[{"id":551,"uris":["http://zotero.org/users/1876267/items/YMPYCEN2"],"itemData":{"id":551,"type":"article-journal","abstract":"Summary\n            \n              1.\n               Distance sampling is a widely used technique for estimating the size or density of biological populations. Many distance sampling designs and most analyses use the software Distance.\n            \n            \n              2.\n               We briefly review distance sampling and its assumptions, outline the history, structure and capabilities of Distance, and provide hints on its use.\n            \n            \n              3.\n               Good survey design is a crucial prerequisite for obtaining reliable results. Distance has a survey design engine, with a built‐in geographic information system, that allows properties of different proposed designs to be examined via simulation, and survey plans to be generated.\n            \n            \n              4.\n               A first step in analysis of distance sampling data is modelling the probability of detection. Distance contains three increasingly sophisticated analysis engines for this: conventional distance sampling, which models detection probability as a function of distance from the transect and assumes all objects at zero distance are detected; multiple‐covariate distance sampling, which allows covariates in addition to distance; and mark–recapture distance sampling, which relaxes the assumption of certain detection at zero distance.\n            \n            \n              5.\n               All three engines allow estimation of density or abundance, stratified if required, with associated measures of precision calculated either analytically or via the bootstrap.\n            \n            \n              6.\n               Advanced analysis topics covered include the use of multipliers to allow analysis of indirect surveys (such as dung or nest surveys), the density surface modelling analysis engine for spatial and habitat modelling, and information about accessing the analysis engines directly from other software.\n            \n            \n              7.\n              Synthesis and applications\n              . Distance sampling is a key method for producing abundance and density estimates in challenging field conditions. The theory underlying the methods continues to expand to cope with realistic estimation situations. In step with theoretical developments, state‐of‐the‐art software that implements these methods is described that makes the methods accessible to practising ecologists.","container-title":"Journal of Applied Ecology","DOI":"10.1111/j.1365-2664.2009.01737.x","ISSN":"0021-8901, 1365-2664","issue":"1","journalAbbreviation":"Journal of Applied Ecology","language":"en","page":"5-14","source":"DOI.org (Crossref)","title":"Distance software: design and analysis of distance sampling surveys for estimating population size","title-short":"Distance software","volume":"47","author":[{"family":"Thomas","given":"Len"},{"family":"Buckland","given":"Stephen T."},{"family":"Rexstad","given":"Eric A."},{"family":"Laake","given":"Jeff L."},{"family":"Strindberg","given":"Samantha"},{"family":"Hedley","given":"Sharon L."},{"family":"Bishop","given":"Jon R.B."},{"family":"Marques","given":"Tiago A."},{"family":"Burnham","given":"Kenneth P."}],"issued":{"date-parts":[["2010",2]]}}}],"schema":"https://github.com/citation-style-language/schema/raw/master/csl-citation.json"} </w:instrText>
      </w:r>
      <w:r>
        <w:rPr>
          <w:rFonts w:asciiTheme="majorHAnsi" w:hAnsiTheme="majorHAnsi" w:cstheme="majorHAnsi"/>
          <w:lang w:val="mk-MK"/>
        </w:rPr>
        <w:fldChar w:fldCharType="separate"/>
      </w:r>
      <w:r w:rsidRPr="00C35732">
        <w:rPr>
          <w:rFonts w:ascii="Calibri Light" w:hAnsi="Calibri Light" w:cs="Calibri Light"/>
          <w:vertAlign w:val="superscript"/>
        </w:rPr>
        <w:t>4</w:t>
      </w:r>
      <w:r>
        <w:rPr>
          <w:rFonts w:asciiTheme="majorHAnsi" w:hAnsiTheme="majorHAnsi" w:cstheme="majorHAnsi"/>
          <w:lang w:val="mk-MK"/>
        </w:rPr>
        <w:fldChar w:fldCharType="end"/>
      </w:r>
    </w:p>
    <w:p w14:paraId="511F43C7" w14:textId="37781C89" w:rsidR="00D73801" w:rsidRDefault="00D73801" w:rsidP="00D73801">
      <w:pPr>
        <w:pStyle w:val="ListParagraph"/>
        <w:numPr>
          <w:ilvl w:val="0"/>
          <w:numId w:val="12"/>
        </w:numPr>
        <w:rPr>
          <w:rFonts w:asciiTheme="majorHAnsi" w:hAnsiTheme="majorHAnsi" w:cstheme="majorHAnsi"/>
          <w:lang w:val="mk-MK"/>
        </w:rPr>
      </w:pPr>
      <w:r>
        <w:rPr>
          <w:rFonts w:asciiTheme="majorHAnsi" w:hAnsiTheme="majorHAnsi" w:cstheme="majorHAnsi"/>
          <w:lang w:val="mk-MK"/>
        </w:rPr>
        <w:t>Густината на популацијата на луковата жаба се зголемува со намалување на надморската височина и/или географската ширина</w:t>
      </w:r>
    </w:p>
    <w:p w14:paraId="133BCE6C" w14:textId="03A5576B" w:rsidR="00D73801" w:rsidRPr="00ED353F" w:rsidRDefault="00D73801" w:rsidP="00D73801">
      <w:pPr>
        <w:pStyle w:val="ListParagraph"/>
        <w:numPr>
          <w:ilvl w:val="1"/>
          <w:numId w:val="12"/>
        </w:numPr>
        <w:rPr>
          <w:rFonts w:asciiTheme="majorHAnsi" w:hAnsiTheme="majorHAnsi" w:cstheme="majorHAnsi"/>
          <w:lang w:val="mk-MK"/>
        </w:rPr>
      </w:pPr>
      <w:r w:rsidRPr="00D73801">
        <w:rPr>
          <w:rFonts w:asciiTheme="majorHAnsi" w:hAnsiTheme="majorHAnsi" w:cstheme="majorHAnsi"/>
          <w:lang w:val="mk-MK"/>
        </w:rPr>
        <w:t>Линеарен модел кој најдобро ја објаснува варијанската во густините на популациите помеѓу локалитетите</w:t>
      </w:r>
      <w:r w:rsidR="00382A8F">
        <w:rPr>
          <w:rFonts w:asciiTheme="majorHAnsi" w:hAnsiTheme="majorHAnsi" w:cstheme="majorHAnsi"/>
          <w:lang w:val="mk-MK"/>
        </w:rPr>
        <w:fldChar w:fldCharType="begin"/>
      </w:r>
      <w:r w:rsidR="0042537E">
        <w:rPr>
          <w:rFonts w:asciiTheme="majorHAnsi" w:hAnsiTheme="majorHAnsi" w:cstheme="majorHAnsi"/>
          <w:lang w:val="mk-MK"/>
        </w:rPr>
        <w:instrText xml:space="preserve"> ADDIN ZOTERO_ITEM CSL_CITATION {"citationID":"NIEUN5PT","properties":{"formattedCitation":"\\super 5,6\\nosupersub{}","plainCitation":"5,6","noteIndex":0},"citationItems":[{"id":299,"uris":["http://zotero.org/users/1876267/items/XQBX3MEV"],"itemData":{"id":299,"type":"software","title":"Nlme: Linear and Nonlinear Mixed Effects Models","URL":"https://cran.r-project.org/package=nlme","author":[{"family":"Pinheiro","given":"Jose"},{"family":"Bates","given":"Douglas"},{"family":"DebRoy","given":"Saikat"},{"literal":"R Core Team"}],"issued":{"date-parts":[["2017"]]}}},{"id":320,"uris":["http://zotero.org/users/1876267/items/N4437Z6G"],"itemData":{"id":320,"type":"book","title":"Model selection and multimodel inference: a practical information-theoretic approach.","author":[{"family":"Burnham","given":"K P"},{"family":"Anderson","given":"D R"}],"issued":{"date-parts":[["2002"]]}}}],"schema":"https://github.com/citation-style-language/schema/raw/master/csl-citation.json"} </w:instrText>
      </w:r>
      <w:r w:rsidR="00382A8F">
        <w:rPr>
          <w:rFonts w:asciiTheme="majorHAnsi" w:hAnsiTheme="majorHAnsi" w:cstheme="majorHAnsi"/>
          <w:lang w:val="mk-MK"/>
        </w:rPr>
        <w:fldChar w:fldCharType="separate"/>
      </w:r>
      <w:r w:rsidR="0042537E" w:rsidRPr="0042537E">
        <w:rPr>
          <w:rFonts w:ascii="Calibri Light" w:hAnsi="Calibri Light" w:cs="Calibri Light"/>
          <w:vertAlign w:val="superscript"/>
        </w:rPr>
        <w:t>5,6</w:t>
      </w:r>
      <w:r w:rsidR="00382A8F">
        <w:rPr>
          <w:rFonts w:asciiTheme="majorHAnsi" w:hAnsiTheme="majorHAnsi" w:cstheme="majorHAnsi"/>
          <w:lang w:val="mk-MK"/>
        </w:rPr>
        <w:fldChar w:fldCharType="end"/>
      </w:r>
      <w:r w:rsidR="00382A8F">
        <w:rPr>
          <w:rFonts w:asciiTheme="majorHAnsi" w:hAnsiTheme="majorHAnsi" w:cstheme="majorHAnsi"/>
          <w:lang w:val="en-US"/>
        </w:rPr>
        <w:t>.</w:t>
      </w:r>
    </w:p>
    <w:p w14:paraId="1B241CB8" w14:textId="77777777" w:rsidR="00F0014F" w:rsidRPr="003967A6" w:rsidRDefault="00F0014F" w:rsidP="00B35452">
      <w:pPr>
        <w:ind w:left="720"/>
        <w:jc w:val="both"/>
        <w:rPr>
          <w:rFonts w:asciiTheme="majorHAnsi" w:hAnsiTheme="majorHAnsi" w:cstheme="majorHAnsi"/>
          <w:i/>
          <w:iCs/>
          <w:color w:val="7F7F7F" w:themeColor="text1" w:themeTint="80"/>
          <w:lang w:val="mk-MK"/>
        </w:rPr>
      </w:pPr>
    </w:p>
    <w:p w14:paraId="59A0FE6E" w14:textId="77777777" w:rsidR="005E1DD8" w:rsidRPr="003967A6" w:rsidRDefault="005E1DD8" w:rsidP="00992432">
      <w:pPr>
        <w:jc w:val="both"/>
        <w:rPr>
          <w:rFonts w:asciiTheme="majorHAnsi" w:hAnsiTheme="majorHAnsi" w:cstheme="majorHAnsi"/>
          <w:i/>
          <w:iCs/>
          <w:lang w:val="mk-MK"/>
        </w:rPr>
      </w:pPr>
    </w:p>
    <w:p w14:paraId="08C3EF31" w14:textId="4403A0E8" w:rsidR="007A1AB6" w:rsidRPr="003967A6" w:rsidRDefault="007A1AB6" w:rsidP="007A1AB6">
      <w:pPr>
        <w:pStyle w:val="ListParagraph"/>
        <w:numPr>
          <w:ilvl w:val="0"/>
          <w:numId w:val="1"/>
        </w:numPr>
        <w:rPr>
          <w:rFonts w:asciiTheme="majorHAnsi" w:hAnsiTheme="majorHAnsi" w:cstheme="majorHAnsi"/>
          <w:i/>
          <w:iCs/>
          <w:lang w:val="mk-MK"/>
        </w:rPr>
      </w:pPr>
      <w:r w:rsidRPr="003967A6">
        <w:rPr>
          <w:rFonts w:asciiTheme="majorHAnsi" w:hAnsiTheme="majorHAnsi" w:cstheme="majorHAnsi"/>
          <w:lang w:val="mk-MK"/>
        </w:rPr>
        <w:t xml:space="preserve">Забелешки околу финансискиот </w:t>
      </w:r>
      <w:r w:rsidR="00914F12" w:rsidRPr="003967A6">
        <w:rPr>
          <w:rFonts w:asciiTheme="majorHAnsi" w:hAnsiTheme="majorHAnsi" w:cstheme="majorHAnsi"/>
          <w:lang w:val="mk-MK"/>
        </w:rPr>
        <w:t>план</w:t>
      </w:r>
    </w:p>
    <w:p w14:paraId="35521F09" w14:textId="4885EF87" w:rsidR="00CC11E9" w:rsidRPr="003967A6" w:rsidRDefault="00CC11E9" w:rsidP="005E1DD8">
      <w:pPr>
        <w:rPr>
          <w:rFonts w:asciiTheme="majorHAnsi" w:hAnsiTheme="majorHAnsi" w:cstheme="majorHAnsi"/>
          <w:i/>
          <w:iCs/>
          <w:lang w:val="mk-MK"/>
        </w:rPr>
      </w:pPr>
    </w:p>
    <w:p w14:paraId="029866B2" w14:textId="77777777" w:rsidR="00ED5584" w:rsidRPr="00ED5584" w:rsidRDefault="00ED5584" w:rsidP="00ED5584">
      <w:pPr>
        <w:ind w:left="720"/>
        <w:rPr>
          <w:rFonts w:asciiTheme="majorHAnsi" w:hAnsiTheme="majorHAnsi" w:cstheme="majorHAnsi"/>
          <w:i/>
          <w:iCs/>
          <w:lang w:val="mk-MK"/>
        </w:rPr>
      </w:pPr>
      <w:r w:rsidRPr="00ED5584">
        <w:rPr>
          <w:rFonts w:asciiTheme="majorHAnsi" w:hAnsiTheme="majorHAnsi" w:cstheme="majorHAnsi"/>
          <w:i/>
          <w:iCs/>
          <w:lang w:val="mk-MK"/>
        </w:rPr>
        <w:t>/</w:t>
      </w:r>
    </w:p>
    <w:p w14:paraId="777AB1A0" w14:textId="77777777" w:rsidR="009A12ED" w:rsidRPr="003967A6" w:rsidRDefault="009A12ED" w:rsidP="00B35452">
      <w:pPr>
        <w:rPr>
          <w:rFonts w:asciiTheme="majorHAnsi" w:hAnsiTheme="majorHAnsi" w:cstheme="majorHAnsi"/>
          <w:i/>
          <w:iCs/>
          <w:color w:val="7F7F7F" w:themeColor="text1" w:themeTint="80"/>
          <w:lang w:val="mk-MK"/>
        </w:rPr>
      </w:pPr>
    </w:p>
    <w:p w14:paraId="5D020FC2" w14:textId="6D267745" w:rsidR="00C315FE" w:rsidRPr="003967A6" w:rsidRDefault="00C315FE" w:rsidP="00C315FE">
      <w:pPr>
        <w:pStyle w:val="ListParagraph"/>
        <w:numPr>
          <w:ilvl w:val="0"/>
          <w:numId w:val="1"/>
        </w:numPr>
        <w:rPr>
          <w:rFonts w:asciiTheme="majorHAnsi" w:hAnsiTheme="majorHAnsi" w:cstheme="majorHAnsi"/>
          <w:i/>
          <w:iCs/>
          <w:lang w:val="mk-MK"/>
        </w:rPr>
      </w:pPr>
      <w:r w:rsidRPr="003967A6">
        <w:rPr>
          <w:rFonts w:asciiTheme="majorHAnsi" w:hAnsiTheme="majorHAnsi" w:cstheme="majorHAnsi"/>
          <w:lang w:val="mk-MK"/>
        </w:rPr>
        <w:t>Опис на тимот</w:t>
      </w:r>
      <w:r w:rsidR="00C40326" w:rsidRPr="003967A6">
        <w:rPr>
          <w:rFonts w:asciiTheme="majorHAnsi" w:hAnsiTheme="majorHAnsi" w:cstheme="majorHAnsi"/>
          <w:lang w:val="mk-MK"/>
        </w:rPr>
        <w:t xml:space="preserve"> (</w:t>
      </w:r>
      <w:r w:rsidR="00A33C63" w:rsidRPr="003967A6">
        <w:rPr>
          <w:rFonts w:asciiTheme="majorHAnsi" w:hAnsiTheme="majorHAnsi" w:cstheme="majorHAnsi"/>
          <w:lang w:val="mk-MK"/>
        </w:rPr>
        <w:t xml:space="preserve">раководител, ментор и </w:t>
      </w:r>
      <w:r w:rsidR="00C40326" w:rsidRPr="003967A6">
        <w:rPr>
          <w:rFonts w:asciiTheme="majorHAnsi" w:hAnsiTheme="majorHAnsi" w:cstheme="majorHAnsi"/>
          <w:lang w:val="mk-MK"/>
        </w:rPr>
        <w:t xml:space="preserve">максимум </w:t>
      </w:r>
      <w:r w:rsidR="00A33C63" w:rsidRPr="003967A6">
        <w:rPr>
          <w:rFonts w:asciiTheme="majorHAnsi" w:hAnsiTheme="majorHAnsi" w:cstheme="majorHAnsi"/>
          <w:lang w:val="mk-MK"/>
        </w:rPr>
        <w:t>два</w:t>
      </w:r>
      <w:r w:rsidR="00C40326" w:rsidRPr="003967A6">
        <w:rPr>
          <w:rFonts w:asciiTheme="majorHAnsi" w:hAnsiTheme="majorHAnsi" w:cstheme="majorHAnsi"/>
          <w:lang w:val="mk-MK"/>
        </w:rPr>
        <w:t xml:space="preserve"> </w:t>
      </w:r>
      <w:r w:rsidR="00A33C63" w:rsidRPr="003967A6">
        <w:rPr>
          <w:rFonts w:asciiTheme="majorHAnsi" w:hAnsiTheme="majorHAnsi" w:cstheme="majorHAnsi"/>
          <w:lang w:val="mk-MK"/>
        </w:rPr>
        <w:t xml:space="preserve">дополнителни </w:t>
      </w:r>
      <w:r w:rsidR="00C40326" w:rsidRPr="003967A6">
        <w:rPr>
          <w:rFonts w:asciiTheme="majorHAnsi" w:hAnsiTheme="majorHAnsi" w:cstheme="majorHAnsi"/>
          <w:lang w:val="mk-MK"/>
        </w:rPr>
        <w:t xml:space="preserve">члена, </w:t>
      </w:r>
      <w:r w:rsidR="00A33C63" w:rsidRPr="003967A6">
        <w:rPr>
          <w:rFonts w:asciiTheme="majorHAnsi" w:hAnsiTheme="majorHAnsi" w:cstheme="majorHAnsi"/>
          <w:lang w:val="mk-MK"/>
        </w:rPr>
        <w:t>исто така</w:t>
      </w:r>
      <w:r w:rsidR="00C40326" w:rsidRPr="003967A6">
        <w:rPr>
          <w:rFonts w:asciiTheme="majorHAnsi" w:hAnsiTheme="majorHAnsi" w:cstheme="majorHAnsi"/>
          <w:lang w:val="mk-MK"/>
        </w:rPr>
        <w:t xml:space="preserve"> млади еколози)</w:t>
      </w:r>
    </w:p>
    <w:p w14:paraId="1000B7E7" w14:textId="77777777" w:rsidR="00E9131F" w:rsidRPr="003967A6" w:rsidRDefault="00E9131F" w:rsidP="009A12ED">
      <w:pPr>
        <w:ind w:left="720"/>
        <w:rPr>
          <w:rFonts w:asciiTheme="majorHAnsi" w:hAnsiTheme="majorHAnsi" w:cstheme="majorHAnsi"/>
          <w:i/>
          <w:iCs/>
          <w:color w:val="7F7F7F" w:themeColor="text1" w:themeTint="80"/>
          <w:lang w:val="mk-MK"/>
        </w:rPr>
      </w:pPr>
    </w:p>
    <w:p w14:paraId="4F8A058B" w14:textId="579CDF66" w:rsidR="009A12ED" w:rsidRDefault="00ED5584" w:rsidP="009A12ED">
      <w:pPr>
        <w:ind w:left="720"/>
        <w:rPr>
          <w:rFonts w:asciiTheme="majorHAnsi" w:hAnsiTheme="majorHAnsi" w:cstheme="majorHAnsi"/>
          <w:lang w:val="mk-MK"/>
        </w:rPr>
      </w:pPr>
      <w:r w:rsidRPr="00ED5584">
        <w:rPr>
          <w:rFonts w:asciiTheme="majorHAnsi" w:hAnsiTheme="majorHAnsi" w:cstheme="majorHAnsi"/>
          <w:lang w:val="mk-MK"/>
        </w:rPr>
        <w:t>Проф.</w:t>
      </w:r>
      <w:r>
        <w:rPr>
          <w:rFonts w:asciiTheme="majorHAnsi" w:hAnsiTheme="majorHAnsi" w:cstheme="majorHAnsi"/>
          <w:lang w:val="mk-MK"/>
        </w:rPr>
        <w:t xml:space="preserve"> д-р Љиљана Томовиќ е еден од највлијателните експерти за херпетофауна на Балканот со </w:t>
      </w:r>
      <w:r w:rsidR="00423E14">
        <w:rPr>
          <w:rFonts w:asciiTheme="majorHAnsi" w:hAnsiTheme="majorHAnsi" w:cstheme="majorHAnsi"/>
          <w:lang w:val="mk-MK"/>
        </w:rPr>
        <w:t>2</w:t>
      </w:r>
      <w:r>
        <w:rPr>
          <w:rFonts w:asciiTheme="majorHAnsi" w:hAnsiTheme="majorHAnsi" w:cstheme="majorHAnsi"/>
          <w:lang w:val="mk-MK"/>
        </w:rPr>
        <w:t>0</w:t>
      </w:r>
      <w:r w:rsidR="00423E14">
        <w:rPr>
          <w:rFonts w:asciiTheme="majorHAnsi" w:hAnsiTheme="majorHAnsi" w:cstheme="majorHAnsi"/>
          <w:lang w:val="mk-MK"/>
        </w:rPr>
        <w:t>-</w:t>
      </w:r>
      <w:r>
        <w:rPr>
          <w:rFonts w:asciiTheme="majorHAnsi" w:hAnsiTheme="majorHAnsi" w:cstheme="majorHAnsi"/>
          <w:lang w:val="mk-MK"/>
        </w:rPr>
        <w:t>годишно искуство и бројни објавени научни трудови.</w:t>
      </w:r>
    </w:p>
    <w:p w14:paraId="3AB4D551" w14:textId="77777777" w:rsidR="00ED5584" w:rsidRDefault="00ED5584" w:rsidP="009A12ED">
      <w:pPr>
        <w:ind w:left="720"/>
        <w:rPr>
          <w:rFonts w:asciiTheme="majorHAnsi" w:hAnsiTheme="majorHAnsi" w:cstheme="majorHAnsi"/>
          <w:lang w:val="mk-MK"/>
        </w:rPr>
      </w:pPr>
    </w:p>
    <w:p w14:paraId="29EA2B6D" w14:textId="48258BE0" w:rsidR="00ED5584" w:rsidRDefault="00ED5584" w:rsidP="00A81181">
      <w:pPr>
        <w:ind w:left="720"/>
        <w:jc w:val="both"/>
        <w:rPr>
          <w:rFonts w:asciiTheme="majorHAnsi" w:hAnsiTheme="majorHAnsi" w:cstheme="majorHAnsi"/>
          <w:lang w:val="mk-MK"/>
        </w:rPr>
      </w:pPr>
      <w:r>
        <w:rPr>
          <w:rFonts w:asciiTheme="majorHAnsi" w:hAnsiTheme="majorHAnsi" w:cstheme="majorHAnsi"/>
          <w:lang w:val="mk-MK"/>
        </w:rPr>
        <w:t>Драган Арсовски, Емилија Божиновска и Наталија Ангелова се студенти по екологија при Институтот за Биологија на Природно</w:t>
      </w:r>
      <w:r w:rsidR="00A81181">
        <w:rPr>
          <w:rFonts w:asciiTheme="majorHAnsi" w:hAnsiTheme="majorHAnsi" w:cstheme="majorHAnsi"/>
          <w:lang w:val="mk-MK"/>
        </w:rPr>
        <w:t>-м</w:t>
      </w:r>
      <w:r>
        <w:rPr>
          <w:rFonts w:asciiTheme="majorHAnsi" w:hAnsiTheme="majorHAnsi" w:cstheme="majorHAnsi"/>
          <w:lang w:val="mk-MK"/>
        </w:rPr>
        <w:t>атематичкиот факултет во Скопје кои го започнуваат својот втор семестар</w:t>
      </w:r>
      <w:r w:rsidR="00A10147">
        <w:rPr>
          <w:rFonts w:asciiTheme="majorHAnsi" w:hAnsiTheme="majorHAnsi" w:cstheme="majorHAnsi"/>
          <w:lang w:val="mk-MK"/>
        </w:rPr>
        <w:t xml:space="preserve"> на студии</w:t>
      </w:r>
      <w:r>
        <w:rPr>
          <w:rFonts w:asciiTheme="majorHAnsi" w:hAnsiTheme="majorHAnsi" w:cstheme="majorHAnsi"/>
          <w:lang w:val="mk-MK"/>
        </w:rPr>
        <w:t xml:space="preserve">. </w:t>
      </w:r>
      <w:r w:rsidR="00A10147">
        <w:rPr>
          <w:rFonts w:asciiTheme="majorHAnsi" w:hAnsiTheme="majorHAnsi" w:cstheme="majorHAnsi"/>
          <w:lang w:val="mk-MK"/>
        </w:rPr>
        <w:t>Веруваме дека н</w:t>
      </w:r>
      <w:r>
        <w:rPr>
          <w:rFonts w:asciiTheme="majorHAnsi" w:hAnsiTheme="majorHAnsi" w:cstheme="majorHAnsi"/>
          <w:lang w:val="mk-MK"/>
        </w:rPr>
        <w:t xml:space="preserve">ашиот досегашен факултетски успех (просек </w:t>
      </w:r>
      <w:r>
        <w:rPr>
          <w:rFonts w:asciiTheme="majorHAnsi" w:hAnsiTheme="majorHAnsi" w:cstheme="majorHAnsi"/>
          <w:lang w:val="en-US"/>
        </w:rPr>
        <w:t>&gt;</w:t>
      </w:r>
      <w:r>
        <w:rPr>
          <w:rFonts w:asciiTheme="majorHAnsi" w:hAnsiTheme="majorHAnsi" w:cstheme="majorHAnsi"/>
          <w:lang w:val="mk-MK"/>
        </w:rPr>
        <w:t xml:space="preserve">9) и </w:t>
      </w:r>
      <w:r w:rsidR="00A81181">
        <w:rPr>
          <w:rFonts w:asciiTheme="majorHAnsi" w:hAnsiTheme="majorHAnsi" w:cstheme="majorHAnsi"/>
          <w:lang w:val="mk-MK"/>
        </w:rPr>
        <w:t xml:space="preserve">ентузијазам за теренска работа и поминување време во природа (сите сме активни планинари и извидници) </w:t>
      </w:r>
      <w:r w:rsidR="00A10147">
        <w:rPr>
          <w:rFonts w:asciiTheme="majorHAnsi" w:hAnsiTheme="majorHAnsi" w:cstheme="majorHAnsi"/>
          <w:lang w:val="mk-MK"/>
        </w:rPr>
        <w:t>с</w:t>
      </w:r>
      <w:r w:rsidR="00A81181">
        <w:rPr>
          <w:rFonts w:asciiTheme="majorHAnsi" w:hAnsiTheme="majorHAnsi" w:cstheme="majorHAnsi"/>
          <w:lang w:val="mk-MK"/>
        </w:rPr>
        <w:t>е солидна гаранција дека проектот ќе биде спроведен со голема упорност и дека ќе бидат надминати сите евентуални пречки</w:t>
      </w:r>
      <w:r w:rsidR="00A10147">
        <w:rPr>
          <w:rFonts w:asciiTheme="majorHAnsi" w:hAnsiTheme="majorHAnsi" w:cstheme="majorHAnsi"/>
          <w:lang w:val="mk-MK"/>
        </w:rPr>
        <w:t>.</w:t>
      </w:r>
      <w:r w:rsidR="00E21D7A">
        <w:rPr>
          <w:rFonts w:asciiTheme="majorHAnsi" w:hAnsiTheme="majorHAnsi" w:cstheme="majorHAnsi"/>
          <w:lang w:val="mk-MK"/>
        </w:rPr>
        <w:t xml:space="preserve"> Дополнително, сите сме биле активни членови во </w:t>
      </w:r>
      <w:r w:rsidR="00B40644">
        <w:rPr>
          <w:rFonts w:asciiTheme="majorHAnsi" w:hAnsiTheme="majorHAnsi" w:cstheme="majorHAnsi"/>
          <w:lang w:val="mk-MK"/>
        </w:rPr>
        <w:t xml:space="preserve">биолошката </w:t>
      </w:r>
      <w:r w:rsidR="00B40644">
        <w:rPr>
          <w:rFonts w:asciiTheme="majorHAnsi" w:hAnsiTheme="majorHAnsi" w:cstheme="majorHAnsi"/>
          <w:lang w:val="mk-MK"/>
        </w:rPr>
        <w:lastRenderedPageBreak/>
        <w:t xml:space="preserve">секција при нашите средни школи, а сега сме активни членови на Истражувачкото друштво на студенти биолози и Македонско еколошко друштво. </w:t>
      </w:r>
      <w:r w:rsidR="00A10147">
        <w:rPr>
          <w:rFonts w:asciiTheme="majorHAnsi" w:hAnsiTheme="majorHAnsi" w:cstheme="majorHAnsi"/>
          <w:lang w:val="mk-MK"/>
        </w:rPr>
        <w:t>Веруваме дека ова искуство ќе биде отскочна даска кон идна истражувачка кариера и ќе има огромен удел во личното градење на секој до нас.</w:t>
      </w:r>
    </w:p>
    <w:p w14:paraId="174677D0" w14:textId="77777777" w:rsidR="00A81181" w:rsidRPr="00ED5584" w:rsidRDefault="00A81181" w:rsidP="00A81181">
      <w:pPr>
        <w:ind w:left="720"/>
        <w:jc w:val="both"/>
        <w:rPr>
          <w:rFonts w:asciiTheme="majorHAnsi" w:hAnsiTheme="majorHAnsi" w:cstheme="majorHAnsi"/>
          <w:lang w:val="mk-MK"/>
        </w:rPr>
      </w:pPr>
    </w:p>
    <w:p w14:paraId="0F80D041" w14:textId="7D038853" w:rsidR="00C315FE" w:rsidRPr="003967A6" w:rsidRDefault="00C315FE" w:rsidP="00C315FE">
      <w:pPr>
        <w:pStyle w:val="ListParagraph"/>
        <w:numPr>
          <w:ilvl w:val="0"/>
          <w:numId w:val="1"/>
        </w:numPr>
        <w:rPr>
          <w:rFonts w:asciiTheme="majorHAnsi" w:hAnsiTheme="majorHAnsi" w:cstheme="majorHAnsi"/>
          <w:i/>
          <w:iCs/>
          <w:lang w:val="mk-MK"/>
        </w:rPr>
      </w:pPr>
      <w:r w:rsidRPr="003967A6">
        <w:rPr>
          <w:rFonts w:asciiTheme="majorHAnsi" w:hAnsiTheme="majorHAnsi" w:cstheme="majorHAnsi"/>
          <w:lang w:val="mk-MK"/>
        </w:rPr>
        <w:t>Мотивација и вештини</w:t>
      </w:r>
    </w:p>
    <w:p w14:paraId="242AB747" w14:textId="77777777" w:rsidR="00E9131F" w:rsidRPr="003967A6" w:rsidRDefault="00E9131F" w:rsidP="009A12ED">
      <w:pPr>
        <w:ind w:left="720"/>
        <w:rPr>
          <w:rFonts w:asciiTheme="majorHAnsi" w:hAnsiTheme="majorHAnsi" w:cstheme="majorHAnsi"/>
          <w:i/>
          <w:iCs/>
          <w:color w:val="7F7F7F" w:themeColor="text1" w:themeTint="80"/>
          <w:lang w:val="mk-MK"/>
        </w:rPr>
      </w:pPr>
    </w:p>
    <w:p w14:paraId="0B91C866" w14:textId="018139AF" w:rsidR="009A12ED" w:rsidRPr="00ED5584" w:rsidRDefault="00ED5584" w:rsidP="00905E19">
      <w:pPr>
        <w:ind w:left="720"/>
        <w:jc w:val="both"/>
        <w:rPr>
          <w:rFonts w:asciiTheme="majorHAnsi" w:hAnsiTheme="majorHAnsi" w:cstheme="majorHAnsi"/>
          <w:lang w:val="mk-MK"/>
        </w:rPr>
      </w:pPr>
      <w:r>
        <w:rPr>
          <w:rFonts w:asciiTheme="majorHAnsi" w:hAnsiTheme="majorHAnsi" w:cstheme="majorHAnsi"/>
          <w:lang w:val="mk-MK"/>
        </w:rPr>
        <w:t xml:space="preserve">Отсекогаш сум бил фасциниран од живиот свет, особено водоземци и влекачи. Веќе имам аматерска база на податоци собирана уште од раната школска возраст </w:t>
      </w:r>
      <w:r w:rsidR="00A81181">
        <w:rPr>
          <w:rFonts w:asciiTheme="majorHAnsi" w:hAnsiTheme="majorHAnsi" w:cstheme="majorHAnsi"/>
          <w:lang w:val="mk-MK"/>
        </w:rPr>
        <w:t xml:space="preserve">(со 5 опсервации на балканската лукова жаба во Скопска Котлина) </w:t>
      </w:r>
      <w:r>
        <w:rPr>
          <w:rFonts w:asciiTheme="majorHAnsi" w:hAnsiTheme="majorHAnsi" w:cstheme="majorHAnsi"/>
          <w:lang w:val="mk-MK"/>
        </w:rPr>
        <w:t>која верувам дека ќе биде одлична појдовна точка кон дефинирање на точните локации за работа во консултација со постоечка</w:t>
      </w:r>
      <w:r w:rsidR="00A81181">
        <w:rPr>
          <w:rFonts w:asciiTheme="majorHAnsi" w:hAnsiTheme="majorHAnsi" w:cstheme="majorHAnsi"/>
          <w:lang w:val="mk-MK"/>
        </w:rPr>
        <w:t>та</w:t>
      </w:r>
      <w:r>
        <w:rPr>
          <w:rFonts w:asciiTheme="majorHAnsi" w:hAnsiTheme="majorHAnsi" w:cstheme="majorHAnsi"/>
          <w:lang w:val="mk-MK"/>
        </w:rPr>
        <w:t xml:space="preserve"> литература и огромното искуство на менторот. Покрај посветеноста на студиите, верувам дека овој ентузијазам ме прави уникатен кандидат за </w:t>
      </w:r>
      <w:r w:rsidR="00D54470">
        <w:rPr>
          <w:rFonts w:asciiTheme="majorHAnsi" w:hAnsiTheme="majorHAnsi" w:cstheme="majorHAnsi"/>
          <w:lang w:val="mk-MK"/>
        </w:rPr>
        <w:t xml:space="preserve">работа на </w:t>
      </w:r>
      <w:r>
        <w:rPr>
          <w:rFonts w:asciiTheme="majorHAnsi" w:hAnsiTheme="majorHAnsi" w:cstheme="majorHAnsi"/>
          <w:lang w:val="mk-MK"/>
        </w:rPr>
        <w:t xml:space="preserve">токму ваква </w:t>
      </w:r>
      <w:r w:rsidR="00D54470">
        <w:rPr>
          <w:rFonts w:asciiTheme="majorHAnsi" w:hAnsiTheme="majorHAnsi" w:cstheme="majorHAnsi"/>
          <w:lang w:val="mk-MK"/>
        </w:rPr>
        <w:t xml:space="preserve">една </w:t>
      </w:r>
      <w:r>
        <w:rPr>
          <w:rFonts w:asciiTheme="majorHAnsi" w:hAnsiTheme="majorHAnsi" w:cstheme="majorHAnsi"/>
          <w:lang w:val="mk-MK"/>
        </w:rPr>
        <w:t xml:space="preserve">тема и </w:t>
      </w:r>
      <w:r w:rsidR="00D54470">
        <w:rPr>
          <w:rFonts w:asciiTheme="majorHAnsi" w:hAnsiTheme="majorHAnsi" w:cstheme="majorHAnsi"/>
          <w:lang w:val="mk-MK"/>
        </w:rPr>
        <w:t>претставува гаранција дека и покрај пречките со кои може да се соочиме во текот на спроведување на проектот, јас ќе истраам и ќе го мотивирам мојот тим да продолжиме и да најдеме алтернативни начини да ги постигнеме нашите зацртани цели.</w:t>
      </w:r>
    </w:p>
    <w:p w14:paraId="3B7E1045" w14:textId="77777777" w:rsidR="009A12ED" w:rsidRPr="003967A6" w:rsidRDefault="009A12ED" w:rsidP="009A12ED">
      <w:pPr>
        <w:ind w:left="720"/>
        <w:rPr>
          <w:rFonts w:asciiTheme="majorHAnsi" w:hAnsiTheme="majorHAnsi" w:cstheme="majorHAnsi"/>
          <w:i/>
          <w:iCs/>
          <w:color w:val="7F7F7F" w:themeColor="text1" w:themeTint="80"/>
          <w:lang w:val="mk-MK"/>
        </w:rPr>
      </w:pPr>
    </w:p>
    <w:p w14:paraId="778EDE4B" w14:textId="6E430BD8" w:rsidR="00C315FE" w:rsidRPr="003967A6" w:rsidRDefault="00C315FE" w:rsidP="00C315FE">
      <w:pPr>
        <w:pStyle w:val="ListParagraph"/>
        <w:numPr>
          <w:ilvl w:val="0"/>
          <w:numId w:val="1"/>
        </w:numPr>
        <w:rPr>
          <w:rFonts w:asciiTheme="majorHAnsi" w:hAnsiTheme="majorHAnsi" w:cstheme="majorHAnsi"/>
          <w:i/>
          <w:iCs/>
          <w:lang w:val="mk-MK"/>
        </w:rPr>
      </w:pPr>
      <w:r w:rsidRPr="003967A6">
        <w:rPr>
          <w:rFonts w:asciiTheme="majorHAnsi" w:hAnsiTheme="majorHAnsi" w:cstheme="majorHAnsi"/>
          <w:lang w:val="mk-MK"/>
        </w:rPr>
        <w:t>Вмрежување</w:t>
      </w:r>
    </w:p>
    <w:p w14:paraId="61FAE8E8" w14:textId="77777777" w:rsidR="00E9131F" w:rsidRPr="003967A6" w:rsidRDefault="00E9131F" w:rsidP="009A12ED">
      <w:pPr>
        <w:ind w:left="720"/>
        <w:rPr>
          <w:rFonts w:asciiTheme="majorHAnsi" w:hAnsiTheme="majorHAnsi" w:cstheme="majorHAnsi"/>
          <w:i/>
          <w:iCs/>
          <w:color w:val="7F7F7F" w:themeColor="text1" w:themeTint="80"/>
          <w:lang w:val="mk-MK"/>
        </w:rPr>
      </w:pPr>
    </w:p>
    <w:p w14:paraId="1D2A4313" w14:textId="78C516D3" w:rsidR="009A12ED" w:rsidRPr="00945363" w:rsidRDefault="00945363" w:rsidP="00945363">
      <w:pPr>
        <w:ind w:left="720"/>
        <w:jc w:val="both"/>
        <w:rPr>
          <w:rFonts w:asciiTheme="majorHAnsi" w:hAnsiTheme="majorHAnsi" w:cstheme="majorHAnsi"/>
          <w:lang w:val="mk-MK"/>
        </w:rPr>
      </w:pPr>
      <w:r w:rsidRPr="00945363">
        <w:rPr>
          <w:rFonts w:asciiTheme="majorHAnsi" w:hAnsiTheme="majorHAnsi" w:cstheme="majorHAnsi"/>
          <w:lang w:val="mk-MK"/>
        </w:rPr>
        <w:t>Службеното теренско возило на Биолошкиот факултет во Белград ќе ни стои на располагање преку менторот сѐ додека навремено ги одлучиме датумите и организираме нашите теренски активности. Дополнително, колегите на менторот при овој факултет ќе ни стојат на располагање за консултации при анализа на прибраните податоци и насочување кон потенцијални анализи и соодветни курсеви за совладување на овие техники.</w:t>
      </w:r>
    </w:p>
    <w:p w14:paraId="10B18885" w14:textId="77777777" w:rsidR="00E9131F" w:rsidRPr="003967A6" w:rsidRDefault="00E9131F" w:rsidP="009A12ED">
      <w:pPr>
        <w:ind w:left="720"/>
        <w:rPr>
          <w:rFonts w:asciiTheme="majorHAnsi" w:hAnsiTheme="majorHAnsi" w:cstheme="majorHAnsi"/>
          <w:i/>
          <w:iCs/>
          <w:color w:val="7F7F7F" w:themeColor="text1" w:themeTint="80"/>
          <w:lang w:val="mk-MK"/>
        </w:rPr>
      </w:pPr>
    </w:p>
    <w:p w14:paraId="56399D5D" w14:textId="0D0C3A10" w:rsidR="00C315FE" w:rsidRPr="003967A6" w:rsidRDefault="00C315FE" w:rsidP="00C315FE">
      <w:pPr>
        <w:pStyle w:val="ListParagraph"/>
        <w:numPr>
          <w:ilvl w:val="0"/>
          <w:numId w:val="1"/>
        </w:numPr>
        <w:rPr>
          <w:rFonts w:asciiTheme="majorHAnsi" w:hAnsiTheme="majorHAnsi" w:cstheme="majorHAnsi"/>
          <w:i/>
          <w:iCs/>
          <w:lang w:val="mk-MK"/>
        </w:rPr>
      </w:pPr>
      <w:r w:rsidRPr="003967A6">
        <w:rPr>
          <w:rFonts w:asciiTheme="majorHAnsi" w:hAnsiTheme="majorHAnsi" w:cstheme="majorHAnsi"/>
          <w:lang w:val="mk-MK"/>
        </w:rPr>
        <w:t>Дополнително објаснување</w:t>
      </w:r>
      <w:r w:rsidR="00504709">
        <w:rPr>
          <w:rFonts w:asciiTheme="majorHAnsi" w:hAnsiTheme="majorHAnsi" w:cstheme="majorHAnsi"/>
          <w:lang w:val="mk-MK"/>
        </w:rPr>
        <w:t xml:space="preserve"> и прелиминарна фотографија</w:t>
      </w:r>
    </w:p>
    <w:p w14:paraId="54D70E5B" w14:textId="0386AC81" w:rsidR="00E9131F" w:rsidRPr="003967A6" w:rsidRDefault="00E9131F" w:rsidP="00E9131F">
      <w:pPr>
        <w:rPr>
          <w:rFonts w:asciiTheme="majorHAnsi" w:hAnsiTheme="majorHAnsi" w:cstheme="majorHAnsi"/>
          <w:i/>
          <w:iCs/>
          <w:lang w:val="mk-MK"/>
        </w:rPr>
      </w:pPr>
    </w:p>
    <w:p w14:paraId="44484FF0" w14:textId="4870A536" w:rsidR="001C77C0" w:rsidRPr="007368A0" w:rsidRDefault="00B46673" w:rsidP="001C77C0">
      <w:pPr>
        <w:ind w:left="709"/>
        <w:jc w:val="both"/>
        <w:rPr>
          <w:rFonts w:asciiTheme="majorHAnsi" w:hAnsiTheme="majorHAnsi" w:cstheme="majorHAnsi"/>
          <w:lang w:val="mk-MK"/>
        </w:rPr>
      </w:pPr>
      <w:r>
        <w:rPr>
          <w:rFonts w:asciiTheme="majorHAnsi" w:hAnsiTheme="majorHAnsi" w:cstheme="majorHAnsi"/>
          <w:noProof/>
          <w:lang w:val="mk-MK"/>
        </w:rPr>
        <w:drawing>
          <wp:inline distT="0" distB="0" distL="0" distR="0" wp14:anchorId="247EF5A4" wp14:editId="3212C319">
            <wp:extent cx="3187055" cy="2266950"/>
            <wp:effectExtent l="0" t="0" r="0" b="0"/>
            <wp:docPr id="1260037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03719" name="Picture 126003719"/>
                    <pic:cNvPicPr/>
                  </pic:nvPicPr>
                  <pic:blipFill rotWithShape="1">
                    <a:blip r:embed="rId7" cstate="print">
                      <a:extLst>
                        <a:ext uri="{28A0092B-C50C-407E-A947-70E740481C1C}">
                          <a14:useLocalDpi xmlns:a14="http://schemas.microsoft.com/office/drawing/2010/main" val="0"/>
                        </a:ext>
                      </a:extLst>
                    </a:blip>
                    <a:srcRect l="28210" t="31915"/>
                    <a:stretch>
                      <a:fillRect/>
                    </a:stretch>
                  </pic:blipFill>
                  <pic:spPr bwMode="auto">
                    <a:xfrm>
                      <a:off x="0" y="0"/>
                      <a:ext cx="3206382" cy="2280697"/>
                    </a:xfrm>
                    <a:prstGeom prst="rect">
                      <a:avLst/>
                    </a:prstGeom>
                    <a:ln>
                      <a:noFill/>
                    </a:ln>
                    <a:extLst>
                      <a:ext uri="{53640926-AAD7-44D8-BBD7-CCE9431645EC}">
                        <a14:shadowObscured xmlns:a14="http://schemas.microsoft.com/office/drawing/2010/main"/>
                      </a:ext>
                    </a:extLst>
                  </pic:spPr>
                </pic:pic>
              </a:graphicData>
            </a:graphic>
          </wp:inline>
        </w:drawing>
      </w:r>
    </w:p>
    <w:p w14:paraId="39C6CC6E" w14:textId="77777777" w:rsidR="00F42C81" w:rsidRDefault="00F42C81" w:rsidP="00E9131F">
      <w:pPr>
        <w:ind w:left="720"/>
        <w:rPr>
          <w:rFonts w:asciiTheme="majorHAnsi" w:hAnsiTheme="majorHAnsi" w:cstheme="majorHAnsi"/>
          <w:i/>
          <w:iCs/>
          <w:color w:val="7F7F7F" w:themeColor="text1" w:themeTint="80"/>
          <w:lang w:val="mk-MK"/>
        </w:rPr>
      </w:pPr>
    </w:p>
    <w:p w14:paraId="5670E685" w14:textId="77777777" w:rsidR="001C77C0" w:rsidRPr="003967A6" w:rsidRDefault="001C77C0" w:rsidP="00E9131F">
      <w:pPr>
        <w:ind w:left="720"/>
        <w:rPr>
          <w:rFonts w:asciiTheme="majorHAnsi" w:hAnsiTheme="majorHAnsi" w:cstheme="majorHAnsi"/>
          <w:i/>
          <w:iCs/>
          <w:color w:val="7F7F7F" w:themeColor="text1" w:themeTint="80"/>
          <w:lang w:val="mk-MK"/>
        </w:rPr>
      </w:pPr>
    </w:p>
    <w:p w14:paraId="52BB9DD9" w14:textId="02A3608F" w:rsidR="00B8315C" w:rsidRPr="003967A6" w:rsidRDefault="00B8315C" w:rsidP="00B8315C">
      <w:pPr>
        <w:pStyle w:val="ListParagraph"/>
        <w:numPr>
          <w:ilvl w:val="0"/>
          <w:numId w:val="1"/>
        </w:numPr>
        <w:rPr>
          <w:rFonts w:asciiTheme="majorHAnsi" w:hAnsiTheme="majorHAnsi" w:cstheme="majorHAnsi"/>
          <w:i/>
          <w:iCs/>
          <w:lang w:val="mk-MK"/>
        </w:rPr>
      </w:pPr>
      <w:r w:rsidRPr="003967A6">
        <w:rPr>
          <w:rFonts w:asciiTheme="majorHAnsi" w:hAnsiTheme="majorHAnsi" w:cstheme="majorHAnsi"/>
          <w:lang w:val="mk-MK"/>
        </w:rPr>
        <w:t>Користена литература</w:t>
      </w:r>
    </w:p>
    <w:p w14:paraId="67E1D034" w14:textId="77777777" w:rsidR="00B8315C" w:rsidRPr="003967A6" w:rsidRDefault="00B8315C" w:rsidP="00B8315C">
      <w:pPr>
        <w:rPr>
          <w:rFonts w:asciiTheme="majorHAnsi" w:hAnsiTheme="majorHAnsi" w:cstheme="majorHAnsi"/>
          <w:i/>
          <w:iCs/>
          <w:lang w:val="mk-MK"/>
        </w:rPr>
      </w:pPr>
    </w:p>
    <w:p w14:paraId="32B06BA3" w14:textId="77777777" w:rsidR="0042537E" w:rsidRPr="0042537E" w:rsidRDefault="001C77C0" w:rsidP="0042537E">
      <w:pPr>
        <w:pStyle w:val="Bibliography"/>
        <w:rPr>
          <w:rFonts w:ascii="Calibri Light" w:hAnsi="Calibri Light" w:cs="Calibri Light"/>
        </w:rPr>
      </w:pPr>
      <w:r>
        <w:rPr>
          <w:rFonts w:asciiTheme="majorHAnsi" w:hAnsiTheme="majorHAnsi" w:cstheme="majorHAnsi"/>
          <w:lang w:val="mk-MK"/>
        </w:rPr>
        <w:fldChar w:fldCharType="begin"/>
      </w:r>
      <w:r>
        <w:rPr>
          <w:rFonts w:asciiTheme="majorHAnsi" w:hAnsiTheme="majorHAnsi" w:cstheme="majorHAnsi"/>
          <w:lang w:val="mk-MK"/>
        </w:rPr>
        <w:instrText xml:space="preserve"> ADDIN ZOTERO_BIBL {"uncited":[],"omitted":[],"custom":[]} CSL_BIBLIOGRAPHY </w:instrText>
      </w:r>
      <w:r>
        <w:rPr>
          <w:rFonts w:asciiTheme="majorHAnsi" w:hAnsiTheme="majorHAnsi" w:cstheme="majorHAnsi"/>
          <w:lang w:val="mk-MK"/>
        </w:rPr>
        <w:fldChar w:fldCharType="separate"/>
      </w:r>
      <w:r w:rsidR="0042537E" w:rsidRPr="0042537E">
        <w:rPr>
          <w:rFonts w:ascii="Calibri Light" w:hAnsi="Calibri Light" w:cs="Calibri Light"/>
        </w:rPr>
        <w:t>1.</w:t>
      </w:r>
      <w:r w:rsidR="0042537E" w:rsidRPr="0042537E">
        <w:rPr>
          <w:rFonts w:ascii="Calibri Light" w:hAnsi="Calibri Light" w:cs="Calibri Light"/>
        </w:rPr>
        <w:tab/>
        <w:t xml:space="preserve">Стеријовски, Б. &amp; Арсовски, Д. </w:t>
      </w:r>
      <w:r w:rsidR="0042537E" w:rsidRPr="0042537E">
        <w:rPr>
          <w:rFonts w:ascii="Calibri Light" w:hAnsi="Calibri Light" w:cs="Calibri Light"/>
          <w:i/>
          <w:iCs/>
        </w:rPr>
        <w:t>Црвена книга на фауната на Северна Македонија Водоземци</w:t>
      </w:r>
      <w:r w:rsidR="0042537E" w:rsidRPr="0042537E">
        <w:rPr>
          <w:rFonts w:ascii="Calibri Light" w:hAnsi="Calibri Light" w:cs="Calibri Light"/>
        </w:rPr>
        <w:t>. (Македонско еколошко друштво, Скопје, Во печат).</w:t>
      </w:r>
    </w:p>
    <w:p w14:paraId="351E27B4" w14:textId="77777777" w:rsidR="0042537E" w:rsidRPr="0042537E" w:rsidRDefault="0042537E" w:rsidP="0042537E">
      <w:pPr>
        <w:pStyle w:val="Bibliography"/>
        <w:rPr>
          <w:rFonts w:ascii="Calibri Light" w:hAnsi="Calibri Light" w:cs="Calibri Light"/>
        </w:rPr>
      </w:pPr>
      <w:r w:rsidRPr="0042537E">
        <w:rPr>
          <w:rFonts w:ascii="Calibri Light" w:hAnsi="Calibri Light" w:cs="Calibri Light"/>
        </w:rPr>
        <w:t>2.</w:t>
      </w:r>
      <w:r w:rsidRPr="0042537E">
        <w:rPr>
          <w:rFonts w:ascii="Calibri Light" w:hAnsi="Calibri Light" w:cs="Calibri Light"/>
        </w:rPr>
        <w:tab/>
        <w:t xml:space="preserve">Speybroeck, J., Beukema, W., Bok, B., Van Der Voort, J. &amp; Velikov, I. </w:t>
      </w:r>
      <w:r w:rsidRPr="0042537E">
        <w:rPr>
          <w:rFonts w:ascii="Calibri Light" w:hAnsi="Calibri Light" w:cs="Calibri Light"/>
          <w:i/>
          <w:iCs/>
        </w:rPr>
        <w:t>Field Guide to the Amphibians and Reptiles of Britain and Europe</w:t>
      </w:r>
      <w:r w:rsidRPr="0042537E">
        <w:rPr>
          <w:rFonts w:ascii="Calibri Light" w:hAnsi="Calibri Light" w:cs="Calibri Light"/>
        </w:rPr>
        <w:t>. (2016).</w:t>
      </w:r>
    </w:p>
    <w:p w14:paraId="60E5F5E9" w14:textId="77777777" w:rsidR="0042537E" w:rsidRPr="0042537E" w:rsidRDefault="0042537E" w:rsidP="0042537E">
      <w:pPr>
        <w:pStyle w:val="Bibliography"/>
        <w:rPr>
          <w:rFonts w:ascii="Calibri Light" w:hAnsi="Calibri Light" w:cs="Calibri Light"/>
        </w:rPr>
      </w:pPr>
      <w:r w:rsidRPr="0042537E">
        <w:rPr>
          <w:rFonts w:ascii="Calibri Light" w:hAnsi="Calibri Light" w:cs="Calibri Light"/>
        </w:rPr>
        <w:t>3.</w:t>
      </w:r>
      <w:r w:rsidRPr="0042537E">
        <w:rPr>
          <w:rFonts w:ascii="Calibri Light" w:hAnsi="Calibri Light" w:cs="Calibri Light"/>
        </w:rPr>
        <w:tab/>
        <w:t xml:space="preserve">Dufresnes, C., Strachinis, I., Tzoras, E., Litvinchuk, S. N. &amp; Denoël, M. Call a spade a spade: taxonomy and distribution of </w:t>
      </w:r>
      <w:r w:rsidRPr="0042537E">
        <w:rPr>
          <w:rFonts w:ascii="Calibri Light" w:hAnsi="Calibri Light" w:cs="Calibri Light"/>
          <w:i/>
          <w:iCs/>
        </w:rPr>
        <w:t>Pelobates</w:t>
      </w:r>
      <w:r w:rsidRPr="0042537E">
        <w:rPr>
          <w:rFonts w:ascii="Calibri Light" w:hAnsi="Calibri Light" w:cs="Calibri Light"/>
        </w:rPr>
        <w:t xml:space="preserve">, with description of a new Balkan endemic. </w:t>
      </w:r>
      <w:r w:rsidRPr="0042537E">
        <w:rPr>
          <w:rFonts w:ascii="Calibri Light" w:hAnsi="Calibri Light" w:cs="Calibri Light"/>
          <w:i/>
          <w:iCs/>
        </w:rPr>
        <w:t>ZK</w:t>
      </w:r>
      <w:r w:rsidRPr="0042537E">
        <w:rPr>
          <w:rFonts w:ascii="Calibri Light" w:hAnsi="Calibri Light" w:cs="Calibri Light"/>
        </w:rPr>
        <w:t xml:space="preserve"> </w:t>
      </w:r>
      <w:r w:rsidRPr="0042537E">
        <w:rPr>
          <w:rFonts w:ascii="Calibri Light" w:hAnsi="Calibri Light" w:cs="Calibri Light"/>
          <w:b/>
          <w:bCs/>
        </w:rPr>
        <w:t>859</w:t>
      </w:r>
      <w:r w:rsidRPr="0042537E">
        <w:rPr>
          <w:rFonts w:ascii="Calibri Light" w:hAnsi="Calibri Light" w:cs="Calibri Light"/>
        </w:rPr>
        <w:t>, 131–158 (2019).</w:t>
      </w:r>
    </w:p>
    <w:p w14:paraId="7117DD75" w14:textId="77777777" w:rsidR="0042537E" w:rsidRPr="0042537E" w:rsidRDefault="0042537E" w:rsidP="0042537E">
      <w:pPr>
        <w:pStyle w:val="Bibliography"/>
        <w:rPr>
          <w:rFonts w:ascii="Calibri Light" w:hAnsi="Calibri Light" w:cs="Calibri Light"/>
        </w:rPr>
      </w:pPr>
      <w:r w:rsidRPr="0042537E">
        <w:rPr>
          <w:rFonts w:ascii="Calibri Light" w:hAnsi="Calibri Light" w:cs="Calibri Light"/>
        </w:rPr>
        <w:t>4.</w:t>
      </w:r>
      <w:r w:rsidRPr="0042537E">
        <w:rPr>
          <w:rFonts w:ascii="Calibri Light" w:hAnsi="Calibri Light" w:cs="Calibri Light"/>
        </w:rPr>
        <w:tab/>
        <w:t xml:space="preserve">Thomas, L. </w:t>
      </w:r>
      <w:r w:rsidRPr="0042537E">
        <w:rPr>
          <w:rFonts w:ascii="Calibri Light" w:hAnsi="Calibri Light" w:cs="Calibri Light"/>
          <w:i/>
          <w:iCs/>
        </w:rPr>
        <w:t>et al.</w:t>
      </w:r>
      <w:r w:rsidRPr="0042537E">
        <w:rPr>
          <w:rFonts w:ascii="Calibri Light" w:hAnsi="Calibri Light" w:cs="Calibri Light"/>
        </w:rPr>
        <w:t xml:space="preserve"> Distance software: design and analysis of distance sampling surveys for estimating population size. </w:t>
      </w:r>
      <w:r w:rsidRPr="0042537E">
        <w:rPr>
          <w:rFonts w:ascii="Calibri Light" w:hAnsi="Calibri Light" w:cs="Calibri Light"/>
          <w:i/>
          <w:iCs/>
        </w:rPr>
        <w:t>Journal of Applied Ecology</w:t>
      </w:r>
      <w:r w:rsidRPr="0042537E">
        <w:rPr>
          <w:rFonts w:ascii="Calibri Light" w:hAnsi="Calibri Light" w:cs="Calibri Light"/>
        </w:rPr>
        <w:t xml:space="preserve"> </w:t>
      </w:r>
      <w:r w:rsidRPr="0042537E">
        <w:rPr>
          <w:rFonts w:ascii="Calibri Light" w:hAnsi="Calibri Light" w:cs="Calibri Light"/>
          <w:b/>
          <w:bCs/>
        </w:rPr>
        <w:t>47</w:t>
      </w:r>
      <w:r w:rsidRPr="0042537E">
        <w:rPr>
          <w:rFonts w:ascii="Calibri Light" w:hAnsi="Calibri Light" w:cs="Calibri Light"/>
        </w:rPr>
        <w:t>, 5–14 (2010).</w:t>
      </w:r>
    </w:p>
    <w:p w14:paraId="3B97CE56" w14:textId="77777777" w:rsidR="0042537E" w:rsidRPr="0042537E" w:rsidRDefault="0042537E" w:rsidP="0042537E">
      <w:pPr>
        <w:pStyle w:val="Bibliography"/>
        <w:rPr>
          <w:rFonts w:ascii="Calibri Light" w:hAnsi="Calibri Light" w:cs="Calibri Light"/>
        </w:rPr>
      </w:pPr>
      <w:r w:rsidRPr="0042537E">
        <w:rPr>
          <w:rFonts w:ascii="Calibri Light" w:hAnsi="Calibri Light" w:cs="Calibri Light"/>
        </w:rPr>
        <w:t>5.</w:t>
      </w:r>
      <w:r w:rsidRPr="0042537E">
        <w:rPr>
          <w:rFonts w:ascii="Calibri Light" w:hAnsi="Calibri Light" w:cs="Calibri Light"/>
        </w:rPr>
        <w:tab/>
        <w:t>Pinheiro, J., Bates, D., DebRoy, S., &amp; R Core Team. Nlme: Linear and Nonlinear Mixed Effects Models. (2017).</w:t>
      </w:r>
    </w:p>
    <w:p w14:paraId="49D38465" w14:textId="77777777" w:rsidR="0042537E" w:rsidRPr="0042537E" w:rsidRDefault="0042537E" w:rsidP="0042537E">
      <w:pPr>
        <w:pStyle w:val="Bibliography"/>
        <w:rPr>
          <w:rFonts w:ascii="Calibri Light" w:hAnsi="Calibri Light" w:cs="Calibri Light"/>
        </w:rPr>
      </w:pPr>
      <w:r w:rsidRPr="0042537E">
        <w:rPr>
          <w:rFonts w:ascii="Calibri Light" w:hAnsi="Calibri Light" w:cs="Calibri Light"/>
        </w:rPr>
        <w:t>6.</w:t>
      </w:r>
      <w:r w:rsidRPr="0042537E">
        <w:rPr>
          <w:rFonts w:ascii="Calibri Light" w:hAnsi="Calibri Light" w:cs="Calibri Light"/>
        </w:rPr>
        <w:tab/>
        <w:t xml:space="preserve">Burnham, K. P. &amp; Anderson, D. R. </w:t>
      </w:r>
      <w:r w:rsidRPr="0042537E">
        <w:rPr>
          <w:rFonts w:ascii="Calibri Light" w:hAnsi="Calibri Light" w:cs="Calibri Light"/>
          <w:i/>
          <w:iCs/>
        </w:rPr>
        <w:t>Model Selection and Multimodel Inference: A Practical Information-Theoretic Approach.</w:t>
      </w:r>
      <w:r w:rsidRPr="0042537E">
        <w:rPr>
          <w:rFonts w:ascii="Calibri Light" w:hAnsi="Calibri Light" w:cs="Calibri Light"/>
        </w:rPr>
        <w:t xml:space="preserve"> (2002).</w:t>
      </w:r>
    </w:p>
    <w:p w14:paraId="55B0848B" w14:textId="384B76CB" w:rsidR="00F42C81" w:rsidRPr="003967A6" w:rsidRDefault="001C77C0" w:rsidP="00E9131F">
      <w:pPr>
        <w:ind w:left="720"/>
        <w:rPr>
          <w:rFonts w:asciiTheme="majorHAnsi" w:hAnsiTheme="majorHAnsi" w:cstheme="majorHAnsi"/>
          <w:i/>
          <w:iCs/>
          <w:color w:val="7F7F7F" w:themeColor="text1" w:themeTint="80"/>
          <w:lang w:val="mk-MK"/>
        </w:rPr>
      </w:pPr>
      <w:r>
        <w:rPr>
          <w:rFonts w:asciiTheme="majorHAnsi" w:hAnsiTheme="majorHAnsi" w:cstheme="majorHAnsi"/>
          <w:lang w:val="mk-MK"/>
        </w:rPr>
        <w:fldChar w:fldCharType="end"/>
      </w:r>
    </w:p>
    <w:p w14:paraId="72E2A07A" w14:textId="77777777" w:rsidR="00E9131F" w:rsidRPr="003967A6" w:rsidRDefault="00E9131F" w:rsidP="00E9131F">
      <w:pPr>
        <w:ind w:left="720"/>
        <w:rPr>
          <w:rFonts w:asciiTheme="majorHAnsi" w:hAnsiTheme="majorHAnsi" w:cstheme="majorHAnsi"/>
          <w:i/>
          <w:iCs/>
          <w:color w:val="7F7F7F" w:themeColor="text1" w:themeTint="80"/>
          <w:lang w:val="mk-MK"/>
        </w:rPr>
      </w:pPr>
    </w:p>
    <w:p w14:paraId="1D91FE66" w14:textId="77777777" w:rsidR="00240ADB" w:rsidRPr="003967A6" w:rsidRDefault="00240ADB" w:rsidP="00E20E7C">
      <w:pPr>
        <w:ind w:right="1422"/>
        <w:jc w:val="both"/>
        <w:rPr>
          <w:rFonts w:asciiTheme="majorHAnsi" w:hAnsiTheme="majorHAnsi" w:cstheme="majorHAnsi"/>
          <w:iCs/>
          <w:lang w:val="mk-MK"/>
        </w:rPr>
      </w:pPr>
    </w:p>
    <w:sectPr w:rsidR="00240ADB" w:rsidRPr="003967A6" w:rsidSect="00285343">
      <w:headerReference w:type="default" r:id="rId8"/>
      <w:pgSz w:w="12240" w:h="15840"/>
      <w:pgMar w:top="1440" w:right="1440" w:bottom="1440" w:left="1440" w:header="1871"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F0F395" w14:textId="77777777" w:rsidR="00E850EC" w:rsidRDefault="00E850EC" w:rsidP="00670A2E">
      <w:r>
        <w:separator/>
      </w:r>
    </w:p>
  </w:endnote>
  <w:endnote w:type="continuationSeparator" w:id="0">
    <w:p w14:paraId="36D1BF7E" w14:textId="77777777" w:rsidR="00E850EC" w:rsidRDefault="00E850EC" w:rsidP="00670A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267C69" w14:textId="77777777" w:rsidR="00E850EC" w:rsidRDefault="00E850EC" w:rsidP="00670A2E">
      <w:r>
        <w:separator/>
      </w:r>
    </w:p>
  </w:footnote>
  <w:footnote w:type="continuationSeparator" w:id="0">
    <w:p w14:paraId="2209B0AF" w14:textId="77777777" w:rsidR="00E850EC" w:rsidRDefault="00E850EC" w:rsidP="00670A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204C6F" w14:textId="1B8271A2" w:rsidR="00670A2E" w:rsidRDefault="00E06747" w:rsidP="00670A2E">
    <w:pPr>
      <w:pStyle w:val="Header"/>
      <w:jc w:val="center"/>
    </w:pPr>
    <w:r>
      <w:rPr>
        <w:noProof/>
        <w:lang w:val="en-US"/>
      </w:rPr>
      <mc:AlternateContent>
        <mc:Choice Requires="wps">
          <w:drawing>
            <wp:anchor distT="45720" distB="45720" distL="114300" distR="114300" simplePos="0" relativeHeight="251660288" behindDoc="0" locked="0" layoutInCell="1" allowOverlap="1" wp14:anchorId="764E2286" wp14:editId="03490F0C">
              <wp:simplePos x="0" y="0"/>
              <wp:positionH relativeFrom="margin">
                <wp:align>right</wp:align>
              </wp:positionH>
              <wp:positionV relativeFrom="paragraph">
                <wp:posOffset>-908966</wp:posOffset>
              </wp:positionV>
              <wp:extent cx="3369945" cy="882015"/>
              <wp:effectExtent l="0" t="0" r="1905" b="0"/>
              <wp:wrapSquare wrapText="bothSides"/>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9945" cy="882015"/>
                      </a:xfrm>
                      <a:prstGeom prst="rect">
                        <a:avLst/>
                      </a:prstGeom>
                      <a:solidFill>
                        <a:srgbClr val="FFFFFF"/>
                      </a:solidFill>
                      <a:ln w="9525">
                        <a:noFill/>
                        <a:miter lim="800000"/>
                        <a:headEnd/>
                        <a:tailEnd/>
                      </a:ln>
                    </wps:spPr>
                    <wps:txbx>
                      <w:txbxContent>
                        <w:p w14:paraId="415DB381" w14:textId="77777777" w:rsidR="00E06747" w:rsidRPr="003967A6" w:rsidRDefault="00E06747" w:rsidP="00E06747">
                          <w:pPr>
                            <w:jc w:val="right"/>
                            <w:rPr>
                              <w:rFonts w:cstheme="minorHAnsi"/>
                              <w:b/>
                              <w:color w:val="538135" w:themeColor="accent6" w:themeShade="BF"/>
                              <w:lang w:val="mk-MK"/>
                            </w:rPr>
                          </w:pPr>
                          <w:r w:rsidRPr="003967A6">
                            <w:rPr>
                              <w:rFonts w:cstheme="minorHAnsi"/>
                              <w:b/>
                              <w:color w:val="538135" w:themeColor="accent6" w:themeShade="BF"/>
                              <w:lang w:val="mk-MK"/>
                            </w:rPr>
                            <w:t xml:space="preserve">Програма за поддршка на млади еколози </w:t>
                          </w:r>
                        </w:p>
                        <w:p w14:paraId="42BC2418" w14:textId="7A3D4AB1" w:rsidR="00E06747" w:rsidRPr="003967A6" w:rsidRDefault="00E06747" w:rsidP="00E06747">
                          <w:pPr>
                            <w:jc w:val="right"/>
                            <w:rPr>
                              <w:rFonts w:cstheme="minorHAnsi"/>
                              <w:b/>
                              <w:color w:val="538135" w:themeColor="accent6" w:themeShade="BF"/>
                              <w:lang w:val="mk-MK"/>
                            </w:rPr>
                          </w:pPr>
                          <w:r w:rsidRPr="003967A6">
                            <w:rPr>
                              <w:rFonts w:cstheme="minorHAnsi"/>
                              <w:b/>
                              <w:color w:val="538135" w:themeColor="accent6" w:themeShade="BF"/>
                              <w:lang w:val="mk-MK"/>
                            </w:rPr>
                            <w:t>„д-р Љупчо Меловски“ 20</w:t>
                          </w:r>
                          <w:r w:rsidR="00423E14">
                            <w:rPr>
                              <w:rFonts w:cstheme="minorHAnsi"/>
                              <w:b/>
                              <w:color w:val="538135" w:themeColor="accent6" w:themeShade="BF"/>
                              <w:lang w:val="mk-MK"/>
                            </w:rPr>
                            <w:t>09</w:t>
                          </w:r>
                        </w:p>
                        <w:p w14:paraId="46C18A74" w14:textId="77777777" w:rsidR="00E06747" w:rsidRPr="003967A6" w:rsidRDefault="00E06747" w:rsidP="00E06747">
                          <w:pPr>
                            <w:jc w:val="right"/>
                            <w:rPr>
                              <w:rFonts w:cstheme="minorHAnsi"/>
                              <w:b/>
                              <w:color w:val="A8D08D" w:themeColor="accent6" w:themeTint="99"/>
                              <w:lang w:val="mk-MK"/>
                            </w:rPr>
                          </w:pPr>
                        </w:p>
                        <w:p w14:paraId="09E966E6" w14:textId="35285238" w:rsidR="00E06747" w:rsidRPr="003967A6" w:rsidRDefault="00E06747" w:rsidP="00E06747">
                          <w:pPr>
                            <w:jc w:val="right"/>
                            <w:rPr>
                              <w:rFonts w:cstheme="minorHAnsi"/>
                              <w:b/>
                              <w:color w:val="2E74B5" w:themeColor="accent5" w:themeShade="BF"/>
                              <w:lang w:val="mk-MK"/>
                            </w:rPr>
                          </w:pPr>
                          <w:r w:rsidRPr="003967A6">
                            <w:rPr>
                              <w:rFonts w:cstheme="minorHAnsi"/>
                              <w:b/>
                              <w:color w:val="2E74B5" w:themeColor="accent5" w:themeShade="BF"/>
                              <w:lang w:val="mk-MK"/>
                            </w:rPr>
                            <w:t>Проектна апликација</w:t>
                          </w:r>
                        </w:p>
                        <w:p w14:paraId="5A1D4877" w14:textId="77777777" w:rsidR="00E06747" w:rsidRPr="003967A6" w:rsidRDefault="00E06747" w:rsidP="00E06747">
                          <w:pPr>
                            <w:jc w:val="right"/>
                            <w:rPr>
                              <w:rFonts w:cstheme="minorHAnsi"/>
                              <w:b/>
                              <w:color w:val="2E74B5" w:themeColor="accent5" w:themeShade="BF"/>
                              <w:lang w:val="mk-MK"/>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4E2286" id="_x0000_t202" coordsize="21600,21600" o:spt="202" path="m,l,21600r21600,l21600,xe">
              <v:stroke joinstyle="miter"/>
              <v:path gradientshapeok="t" o:connecttype="rect"/>
            </v:shapetype>
            <v:shape id="_x0000_s1028" type="#_x0000_t202" style="position:absolute;left:0;text-align:left;margin-left:214.15pt;margin-top:-71.55pt;width:265.35pt;height:69.4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" stroked="f">
              <v:textbox>
                <w:txbxContent>
                  <w:p w14:paraId="415DB381" w14:textId="77777777" w:rsidR="00E06747" w:rsidRPr="003967A6" w:rsidRDefault="00E06747" w:rsidP="00E06747">
                    <w:pPr>
                      <w:jc w:val="right"/>
                      <w:rPr>
                        <w:rFonts w:cstheme="minorHAnsi"/>
                        <w:b/>
                        <w:color w:val="538135" w:themeColor="accent6" w:themeShade="BF"/>
                        <w:lang w:val="mk-MK"/>
                      </w:rPr>
                    </w:pPr>
                    <w:r w:rsidRPr="003967A6">
                      <w:rPr>
                        <w:rFonts w:cstheme="minorHAnsi"/>
                        <w:b/>
                        <w:color w:val="538135" w:themeColor="accent6" w:themeShade="BF"/>
                        <w:lang w:val="mk-MK"/>
                      </w:rPr>
                      <w:t xml:space="preserve">Програма за поддршка на млади еколози </w:t>
                    </w:r>
                  </w:p>
                  <w:p w14:paraId="42BC2418" w14:textId="7A3D4AB1" w:rsidR="00E06747" w:rsidRPr="003967A6" w:rsidRDefault="00E06747" w:rsidP="00E06747">
                    <w:pPr>
                      <w:jc w:val="right"/>
                      <w:rPr>
                        <w:rFonts w:cstheme="minorHAnsi"/>
                        <w:b/>
                        <w:color w:val="538135" w:themeColor="accent6" w:themeShade="BF"/>
                        <w:lang w:val="mk-MK"/>
                      </w:rPr>
                    </w:pPr>
                    <w:r w:rsidRPr="003967A6">
                      <w:rPr>
                        <w:rFonts w:cstheme="minorHAnsi"/>
                        <w:b/>
                        <w:color w:val="538135" w:themeColor="accent6" w:themeShade="BF"/>
                        <w:lang w:val="mk-MK"/>
                      </w:rPr>
                      <w:t>„д-р Љупчо Меловски“ 20</w:t>
                    </w:r>
                    <w:r w:rsidR="00423E14">
                      <w:rPr>
                        <w:rFonts w:cstheme="minorHAnsi"/>
                        <w:b/>
                        <w:color w:val="538135" w:themeColor="accent6" w:themeShade="BF"/>
                        <w:lang w:val="mk-MK"/>
                      </w:rPr>
                      <w:t>09</w:t>
                    </w:r>
                  </w:p>
                  <w:p w14:paraId="46C18A74" w14:textId="77777777" w:rsidR="00E06747" w:rsidRPr="003967A6" w:rsidRDefault="00E06747" w:rsidP="00E06747">
                    <w:pPr>
                      <w:jc w:val="right"/>
                      <w:rPr>
                        <w:rFonts w:cstheme="minorHAnsi"/>
                        <w:b/>
                        <w:color w:val="A8D08D" w:themeColor="accent6" w:themeTint="99"/>
                        <w:lang w:val="mk-MK"/>
                      </w:rPr>
                    </w:pPr>
                  </w:p>
                  <w:p w14:paraId="09E966E6" w14:textId="35285238" w:rsidR="00E06747" w:rsidRPr="003967A6" w:rsidRDefault="00E06747" w:rsidP="00E06747">
                    <w:pPr>
                      <w:jc w:val="right"/>
                      <w:rPr>
                        <w:rFonts w:cstheme="minorHAnsi"/>
                        <w:b/>
                        <w:color w:val="2E74B5" w:themeColor="accent5" w:themeShade="BF"/>
                        <w:lang w:val="mk-MK"/>
                      </w:rPr>
                    </w:pPr>
                    <w:r w:rsidRPr="003967A6">
                      <w:rPr>
                        <w:rFonts w:cstheme="minorHAnsi"/>
                        <w:b/>
                        <w:color w:val="2E74B5" w:themeColor="accent5" w:themeShade="BF"/>
                        <w:lang w:val="mk-MK"/>
                      </w:rPr>
                      <w:t>Проектна апликација</w:t>
                    </w:r>
                  </w:p>
                  <w:p w14:paraId="5A1D4877" w14:textId="77777777" w:rsidR="00E06747" w:rsidRPr="003967A6" w:rsidRDefault="00E06747" w:rsidP="00E06747">
                    <w:pPr>
                      <w:jc w:val="right"/>
                      <w:rPr>
                        <w:rFonts w:cstheme="minorHAnsi"/>
                        <w:b/>
                        <w:color w:val="2E74B5" w:themeColor="accent5" w:themeShade="BF"/>
                        <w:lang w:val="mk-MK"/>
                      </w:rPr>
                    </w:pPr>
                  </w:p>
                </w:txbxContent>
              </v:textbox>
              <w10:wrap type="square" anchorx="margin"/>
            </v:shape>
          </w:pict>
        </mc:Fallback>
      </mc:AlternateContent>
    </w:r>
    <w:r w:rsidR="00670A2E">
      <w:rPr>
        <w:noProof/>
        <w:lang w:val="en-US"/>
      </w:rPr>
      <w:drawing>
        <wp:anchor distT="0" distB="0" distL="114300" distR="114300" simplePos="0" relativeHeight="251658240" behindDoc="1" locked="0" layoutInCell="1" allowOverlap="1" wp14:anchorId="25A0CA4F" wp14:editId="37AD7926">
          <wp:simplePos x="0" y="0"/>
          <wp:positionH relativeFrom="margin">
            <wp:align>left</wp:align>
          </wp:positionH>
          <wp:positionV relativeFrom="paragraph">
            <wp:posOffset>-953425</wp:posOffset>
          </wp:positionV>
          <wp:extent cx="1895475" cy="975995"/>
          <wp:effectExtent l="0" t="0" r="9525" b="0"/>
          <wp:wrapTight wrapText="bothSides">
            <wp:wrapPolygon edited="0">
              <wp:start x="0" y="0"/>
              <wp:lineTo x="0" y="21080"/>
              <wp:lineTo x="21491" y="21080"/>
              <wp:lineTo x="2149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transparent@4x.png"/>
                  <pic:cNvPicPr/>
                </pic:nvPicPr>
                <pic:blipFill>
                  <a:blip r:embed="rId1">
                    <a:extLst>
                      <a:ext uri="{28A0092B-C50C-407E-A947-70E740481C1C}">
                        <a14:useLocalDpi xmlns:a14="http://schemas.microsoft.com/office/drawing/2010/main" val="0"/>
                      </a:ext>
                    </a:extLst>
                  </a:blip>
                  <a:stretch>
                    <a:fillRect/>
                  </a:stretch>
                </pic:blipFill>
                <pic:spPr>
                  <a:xfrm>
                    <a:off x="0" y="0"/>
                    <a:ext cx="1895475" cy="97599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E71446"/>
    <w:multiLevelType w:val="hybridMultilevel"/>
    <w:tmpl w:val="2C5295EC"/>
    <w:lvl w:ilvl="0" w:tplc="0096D848">
      <w:start w:val="1"/>
      <w:numFmt w:val="bullet"/>
      <w:lvlText w:val="*"/>
      <w:lvlJc w:val="left"/>
      <w:pPr>
        <w:ind w:left="1080" w:hanging="360"/>
      </w:pPr>
      <w:rPr>
        <w:rFonts w:ascii="Courier New" w:hAnsi="Courier New" w:hint="default"/>
        <w:b/>
        <w:bCs/>
        <w:i/>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032499D"/>
    <w:multiLevelType w:val="multilevel"/>
    <w:tmpl w:val="24A63B2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2ED251D"/>
    <w:multiLevelType w:val="hybridMultilevel"/>
    <w:tmpl w:val="9E70A7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DF10BD"/>
    <w:multiLevelType w:val="hybridMultilevel"/>
    <w:tmpl w:val="AEB03C0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283EBB"/>
    <w:multiLevelType w:val="hybridMultilevel"/>
    <w:tmpl w:val="2480C968"/>
    <w:lvl w:ilvl="0" w:tplc="08090011">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4E031209"/>
    <w:multiLevelType w:val="hybridMultilevel"/>
    <w:tmpl w:val="1896A2D8"/>
    <w:lvl w:ilvl="0" w:tplc="0409000F">
      <w:start w:val="1"/>
      <w:numFmt w:val="decimal"/>
      <w:lvlText w:val="%1."/>
      <w:lvlJc w:val="left"/>
      <w:pPr>
        <w:ind w:left="1800" w:hanging="360"/>
      </w:pPr>
      <w:rPr>
        <w:rFonts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6" w15:restartNumberingAfterBreak="0">
    <w:nsid w:val="4E7B7C00"/>
    <w:multiLevelType w:val="hybridMultilevel"/>
    <w:tmpl w:val="39503556"/>
    <w:lvl w:ilvl="0" w:tplc="FF8E99E4">
      <w:numFmt w:val="bullet"/>
      <w:lvlText w:val="-"/>
      <w:lvlJc w:val="left"/>
      <w:pPr>
        <w:ind w:left="720" w:hanging="360"/>
      </w:pPr>
      <w:rPr>
        <w:rFonts w:ascii="Book Antiqua" w:eastAsiaTheme="minorHAnsi" w:hAnsi="Book Antiqu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C51717"/>
    <w:multiLevelType w:val="hybridMultilevel"/>
    <w:tmpl w:val="0898F182"/>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8" w15:restartNumberingAfterBreak="0">
    <w:nsid w:val="54B7345A"/>
    <w:multiLevelType w:val="hybridMultilevel"/>
    <w:tmpl w:val="5AB40FE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DFC5BFD"/>
    <w:multiLevelType w:val="multilevel"/>
    <w:tmpl w:val="497EE75C"/>
    <w:styleLink w:val="CurrentList2"/>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6BFD1372"/>
    <w:multiLevelType w:val="hybridMultilevel"/>
    <w:tmpl w:val="3F868020"/>
    <w:lvl w:ilvl="0" w:tplc="E438E1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C513112"/>
    <w:multiLevelType w:val="hybridMultilevel"/>
    <w:tmpl w:val="24A63B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52D12F4"/>
    <w:multiLevelType w:val="hybridMultilevel"/>
    <w:tmpl w:val="7A0E10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212472791">
    <w:abstractNumId w:val="2"/>
  </w:num>
  <w:num w:numId="2" w16cid:durableId="2020767042">
    <w:abstractNumId w:val="10"/>
  </w:num>
  <w:num w:numId="3" w16cid:durableId="1637834756">
    <w:abstractNumId w:val="0"/>
  </w:num>
  <w:num w:numId="4" w16cid:durableId="247740595">
    <w:abstractNumId w:val="4"/>
  </w:num>
  <w:num w:numId="5" w16cid:durableId="1073549162">
    <w:abstractNumId w:val="3"/>
  </w:num>
  <w:num w:numId="6" w16cid:durableId="145636290">
    <w:abstractNumId w:val="11"/>
  </w:num>
  <w:num w:numId="7" w16cid:durableId="585576321">
    <w:abstractNumId w:val="1"/>
  </w:num>
  <w:num w:numId="8" w16cid:durableId="2026859816">
    <w:abstractNumId w:val="6"/>
  </w:num>
  <w:num w:numId="9" w16cid:durableId="775514973">
    <w:abstractNumId w:val="7"/>
  </w:num>
  <w:num w:numId="10" w16cid:durableId="833490280">
    <w:abstractNumId w:val="9"/>
  </w:num>
  <w:num w:numId="11" w16cid:durableId="1921671000">
    <w:abstractNumId w:val="12"/>
  </w:num>
  <w:num w:numId="12" w16cid:durableId="315108346">
    <w:abstractNumId w:val="8"/>
  </w:num>
  <w:num w:numId="13" w16cid:durableId="4086944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0A2E"/>
    <w:rsid w:val="000128EA"/>
    <w:rsid w:val="00047DB1"/>
    <w:rsid w:val="0006519A"/>
    <w:rsid w:val="000808AD"/>
    <w:rsid w:val="000B50CB"/>
    <w:rsid w:val="000C02EB"/>
    <w:rsid w:val="000C4590"/>
    <w:rsid w:val="000C6E19"/>
    <w:rsid w:val="000E326F"/>
    <w:rsid w:val="00100476"/>
    <w:rsid w:val="001005E6"/>
    <w:rsid w:val="001126D8"/>
    <w:rsid w:val="00131530"/>
    <w:rsid w:val="00132B53"/>
    <w:rsid w:val="00134AAE"/>
    <w:rsid w:val="00145544"/>
    <w:rsid w:val="00146BF6"/>
    <w:rsid w:val="00153901"/>
    <w:rsid w:val="00154B23"/>
    <w:rsid w:val="00171DF8"/>
    <w:rsid w:val="001720BF"/>
    <w:rsid w:val="001A5F62"/>
    <w:rsid w:val="001A7B12"/>
    <w:rsid w:val="001B7A7C"/>
    <w:rsid w:val="001C7304"/>
    <w:rsid w:val="001C77C0"/>
    <w:rsid w:val="00202336"/>
    <w:rsid w:val="00206170"/>
    <w:rsid w:val="00207976"/>
    <w:rsid w:val="00220016"/>
    <w:rsid w:val="00226F3D"/>
    <w:rsid w:val="00240ADB"/>
    <w:rsid w:val="00244A88"/>
    <w:rsid w:val="00246536"/>
    <w:rsid w:val="00246771"/>
    <w:rsid w:val="00251CFE"/>
    <w:rsid w:val="00261FB5"/>
    <w:rsid w:val="002736B3"/>
    <w:rsid w:val="002817E8"/>
    <w:rsid w:val="00284A37"/>
    <w:rsid w:val="00285343"/>
    <w:rsid w:val="00291A10"/>
    <w:rsid w:val="00294BFE"/>
    <w:rsid w:val="002A6546"/>
    <w:rsid w:val="002B0B6F"/>
    <w:rsid w:val="002B25A4"/>
    <w:rsid w:val="002C4A12"/>
    <w:rsid w:val="002E23C6"/>
    <w:rsid w:val="002E787D"/>
    <w:rsid w:val="00302A5E"/>
    <w:rsid w:val="00311291"/>
    <w:rsid w:val="0036406A"/>
    <w:rsid w:val="00364BC8"/>
    <w:rsid w:val="00375CDB"/>
    <w:rsid w:val="003823A3"/>
    <w:rsid w:val="00382A8F"/>
    <w:rsid w:val="003967A6"/>
    <w:rsid w:val="003E1831"/>
    <w:rsid w:val="003E1DFA"/>
    <w:rsid w:val="003E534B"/>
    <w:rsid w:val="003F6D98"/>
    <w:rsid w:val="0040471D"/>
    <w:rsid w:val="004121DC"/>
    <w:rsid w:val="00423E14"/>
    <w:rsid w:val="0042537E"/>
    <w:rsid w:val="0044225D"/>
    <w:rsid w:val="00464856"/>
    <w:rsid w:val="004A34BE"/>
    <w:rsid w:val="004C3A94"/>
    <w:rsid w:val="00501DC1"/>
    <w:rsid w:val="00504709"/>
    <w:rsid w:val="00525D52"/>
    <w:rsid w:val="00527D6D"/>
    <w:rsid w:val="00546D19"/>
    <w:rsid w:val="00566DCA"/>
    <w:rsid w:val="0057108A"/>
    <w:rsid w:val="005816E3"/>
    <w:rsid w:val="0058541E"/>
    <w:rsid w:val="005906F5"/>
    <w:rsid w:val="005A0B57"/>
    <w:rsid w:val="005C04C0"/>
    <w:rsid w:val="005E0186"/>
    <w:rsid w:val="005E1DD8"/>
    <w:rsid w:val="005F2C01"/>
    <w:rsid w:val="00620EE1"/>
    <w:rsid w:val="00622AC6"/>
    <w:rsid w:val="00634919"/>
    <w:rsid w:val="006466FC"/>
    <w:rsid w:val="00650A2F"/>
    <w:rsid w:val="0065317E"/>
    <w:rsid w:val="00663374"/>
    <w:rsid w:val="00664115"/>
    <w:rsid w:val="00670A2E"/>
    <w:rsid w:val="00672FE4"/>
    <w:rsid w:val="00681E63"/>
    <w:rsid w:val="00694BBE"/>
    <w:rsid w:val="006A4117"/>
    <w:rsid w:val="006A5816"/>
    <w:rsid w:val="006A79C2"/>
    <w:rsid w:val="006B1FAE"/>
    <w:rsid w:val="006B5FA0"/>
    <w:rsid w:val="006D231B"/>
    <w:rsid w:val="006E0189"/>
    <w:rsid w:val="00722A32"/>
    <w:rsid w:val="00723751"/>
    <w:rsid w:val="0072674B"/>
    <w:rsid w:val="00727172"/>
    <w:rsid w:val="00766BAE"/>
    <w:rsid w:val="0077612D"/>
    <w:rsid w:val="0078419F"/>
    <w:rsid w:val="007A1AB6"/>
    <w:rsid w:val="007A26D9"/>
    <w:rsid w:val="007B1B73"/>
    <w:rsid w:val="00806679"/>
    <w:rsid w:val="00824712"/>
    <w:rsid w:val="008345E1"/>
    <w:rsid w:val="00841220"/>
    <w:rsid w:val="00853381"/>
    <w:rsid w:val="00877069"/>
    <w:rsid w:val="008918AF"/>
    <w:rsid w:val="008B1FEC"/>
    <w:rsid w:val="008E2E12"/>
    <w:rsid w:val="008F4496"/>
    <w:rsid w:val="00905E19"/>
    <w:rsid w:val="009064FC"/>
    <w:rsid w:val="00907ECA"/>
    <w:rsid w:val="0091149E"/>
    <w:rsid w:val="00914F12"/>
    <w:rsid w:val="00932CC7"/>
    <w:rsid w:val="00945363"/>
    <w:rsid w:val="00947BEE"/>
    <w:rsid w:val="00960764"/>
    <w:rsid w:val="00976F3C"/>
    <w:rsid w:val="009842B2"/>
    <w:rsid w:val="00992432"/>
    <w:rsid w:val="009A12ED"/>
    <w:rsid w:val="009A160B"/>
    <w:rsid w:val="009A3358"/>
    <w:rsid w:val="009C0C7A"/>
    <w:rsid w:val="009D110A"/>
    <w:rsid w:val="009D7401"/>
    <w:rsid w:val="009E5123"/>
    <w:rsid w:val="009F41F7"/>
    <w:rsid w:val="00A069E1"/>
    <w:rsid w:val="00A07E1F"/>
    <w:rsid w:val="00A10147"/>
    <w:rsid w:val="00A12148"/>
    <w:rsid w:val="00A26813"/>
    <w:rsid w:val="00A334AF"/>
    <w:rsid w:val="00A33C63"/>
    <w:rsid w:val="00A34222"/>
    <w:rsid w:val="00A377ED"/>
    <w:rsid w:val="00A406F4"/>
    <w:rsid w:val="00A437F5"/>
    <w:rsid w:val="00A77125"/>
    <w:rsid w:val="00A81181"/>
    <w:rsid w:val="00A86DF6"/>
    <w:rsid w:val="00AB1409"/>
    <w:rsid w:val="00AD4C7C"/>
    <w:rsid w:val="00AE1B23"/>
    <w:rsid w:val="00AE51BB"/>
    <w:rsid w:val="00AE714E"/>
    <w:rsid w:val="00AF01B5"/>
    <w:rsid w:val="00B00D01"/>
    <w:rsid w:val="00B027AF"/>
    <w:rsid w:val="00B35452"/>
    <w:rsid w:val="00B366F3"/>
    <w:rsid w:val="00B37368"/>
    <w:rsid w:val="00B40644"/>
    <w:rsid w:val="00B46673"/>
    <w:rsid w:val="00B469EF"/>
    <w:rsid w:val="00B8315C"/>
    <w:rsid w:val="00B90C58"/>
    <w:rsid w:val="00B9142A"/>
    <w:rsid w:val="00BA2706"/>
    <w:rsid w:val="00BC094E"/>
    <w:rsid w:val="00BC2782"/>
    <w:rsid w:val="00BE430B"/>
    <w:rsid w:val="00C025E6"/>
    <w:rsid w:val="00C14B4C"/>
    <w:rsid w:val="00C315FE"/>
    <w:rsid w:val="00C35732"/>
    <w:rsid w:val="00C40326"/>
    <w:rsid w:val="00C63FBA"/>
    <w:rsid w:val="00C7148E"/>
    <w:rsid w:val="00C74634"/>
    <w:rsid w:val="00C803A1"/>
    <w:rsid w:val="00C8040E"/>
    <w:rsid w:val="00CC11E9"/>
    <w:rsid w:val="00CE2BE4"/>
    <w:rsid w:val="00D055DD"/>
    <w:rsid w:val="00D0790E"/>
    <w:rsid w:val="00D10D50"/>
    <w:rsid w:val="00D141EA"/>
    <w:rsid w:val="00D1422C"/>
    <w:rsid w:val="00D26AF8"/>
    <w:rsid w:val="00D272AE"/>
    <w:rsid w:val="00D32CEF"/>
    <w:rsid w:val="00D457C6"/>
    <w:rsid w:val="00D4602D"/>
    <w:rsid w:val="00D54470"/>
    <w:rsid w:val="00D64EE4"/>
    <w:rsid w:val="00D73801"/>
    <w:rsid w:val="00D81525"/>
    <w:rsid w:val="00DA0244"/>
    <w:rsid w:val="00DA24C8"/>
    <w:rsid w:val="00DB039C"/>
    <w:rsid w:val="00DB1AE6"/>
    <w:rsid w:val="00DB1BDF"/>
    <w:rsid w:val="00DC36E1"/>
    <w:rsid w:val="00E06747"/>
    <w:rsid w:val="00E1200D"/>
    <w:rsid w:val="00E13E6F"/>
    <w:rsid w:val="00E154A4"/>
    <w:rsid w:val="00E20E7C"/>
    <w:rsid w:val="00E21D7A"/>
    <w:rsid w:val="00E244A9"/>
    <w:rsid w:val="00E271FC"/>
    <w:rsid w:val="00E31370"/>
    <w:rsid w:val="00E3573B"/>
    <w:rsid w:val="00E55E4B"/>
    <w:rsid w:val="00E61159"/>
    <w:rsid w:val="00E80A87"/>
    <w:rsid w:val="00E850EC"/>
    <w:rsid w:val="00E9131F"/>
    <w:rsid w:val="00ED14EE"/>
    <w:rsid w:val="00ED353F"/>
    <w:rsid w:val="00ED5584"/>
    <w:rsid w:val="00EE0342"/>
    <w:rsid w:val="00EE2FED"/>
    <w:rsid w:val="00F0014F"/>
    <w:rsid w:val="00F046B7"/>
    <w:rsid w:val="00F16842"/>
    <w:rsid w:val="00F36FB4"/>
    <w:rsid w:val="00F42C81"/>
    <w:rsid w:val="00F55A4D"/>
    <w:rsid w:val="00F66761"/>
    <w:rsid w:val="00F8289B"/>
    <w:rsid w:val="00F832F2"/>
    <w:rsid w:val="00FA230A"/>
    <w:rsid w:val="00FC24AD"/>
    <w:rsid w:val="00FD22D7"/>
    <w:rsid w:val="00FD788D"/>
    <w:rsid w:val="00FF64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B261F0"/>
  <w15:chartTrackingRefBased/>
  <w15:docId w15:val="{EBC9C20F-2F41-401B-9F62-EDDA4977A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55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0A2E"/>
    <w:pPr>
      <w:tabs>
        <w:tab w:val="center" w:pos="4680"/>
        <w:tab w:val="right" w:pos="9360"/>
      </w:tabs>
    </w:pPr>
  </w:style>
  <w:style w:type="character" w:customStyle="1" w:styleId="HeaderChar">
    <w:name w:val="Header Char"/>
    <w:basedOn w:val="DefaultParagraphFont"/>
    <w:link w:val="Header"/>
    <w:uiPriority w:val="99"/>
    <w:rsid w:val="00670A2E"/>
  </w:style>
  <w:style w:type="paragraph" w:styleId="Footer">
    <w:name w:val="footer"/>
    <w:basedOn w:val="Normal"/>
    <w:link w:val="FooterChar"/>
    <w:uiPriority w:val="99"/>
    <w:unhideWhenUsed/>
    <w:rsid w:val="00670A2E"/>
    <w:pPr>
      <w:tabs>
        <w:tab w:val="center" w:pos="4680"/>
        <w:tab w:val="right" w:pos="9360"/>
      </w:tabs>
    </w:pPr>
  </w:style>
  <w:style w:type="character" w:customStyle="1" w:styleId="FooterChar">
    <w:name w:val="Footer Char"/>
    <w:basedOn w:val="DefaultParagraphFont"/>
    <w:link w:val="Footer"/>
    <w:uiPriority w:val="99"/>
    <w:rsid w:val="00670A2E"/>
  </w:style>
  <w:style w:type="paragraph" w:styleId="ListParagraph">
    <w:name w:val="List Paragraph"/>
    <w:basedOn w:val="Normal"/>
    <w:uiPriority w:val="34"/>
    <w:qFormat/>
    <w:rsid w:val="0036406A"/>
    <w:pPr>
      <w:ind w:left="720"/>
      <w:contextualSpacing/>
    </w:pPr>
  </w:style>
  <w:style w:type="table" w:styleId="TableGrid">
    <w:name w:val="Table Grid"/>
    <w:basedOn w:val="TableNormal"/>
    <w:uiPriority w:val="39"/>
    <w:rsid w:val="00A86D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86DF6"/>
    <w:rPr>
      <w:sz w:val="16"/>
      <w:szCs w:val="16"/>
    </w:rPr>
  </w:style>
  <w:style w:type="paragraph" w:styleId="CommentText">
    <w:name w:val="annotation text"/>
    <w:basedOn w:val="Normal"/>
    <w:link w:val="CommentTextChar"/>
    <w:uiPriority w:val="99"/>
    <w:semiHidden/>
    <w:unhideWhenUsed/>
    <w:rsid w:val="00A86DF6"/>
    <w:rPr>
      <w:sz w:val="20"/>
      <w:szCs w:val="20"/>
    </w:rPr>
  </w:style>
  <w:style w:type="character" w:customStyle="1" w:styleId="CommentTextChar">
    <w:name w:val="Comment Text Char"/>
    <w:basedOn w:val="DefaultParagraphFont"/>
    <w:link w:val="CommentText"/>
    <w:uiPriority w:val="99"/>
    <w:semiHidden/>
    <w:rsid w:val="00A86DF6"/>
    <w:rPr>
      <w:sz w:val="20"/>
      <w:szCs w:val="20"/>
    </w:rPr>
  </w:style>
  <w:style w:type="paragraph" w:styleId="CommentSubject">
    <w:name w:val="annotation subject"/>
    <w:basedOn w:val="CommentText"/>
    <w:next w:val="CommentText"/>
    <w:link w:val="CommentSubjectChar"/>
    <w:uiPriority w:val="99"/>
    <w:semiHidden/>
    <w:unhideWhenUsed/>
    <w:rsid w:val="00A86DF6"/>
    <w:rPr>
      <w:b/>
      <w:bCs/>
    </w:rPr>
  </w:style>
  <w:style w:type="character" w:customStyle="1" w:styleId="CommentSubjectChar">
    <w:name w:val="Comment Subject Char"/>
    <w:basedOn w:val="CommentTextChar"/>
    <w:link w:val="CommentSubject"/>
    <w:uiPriority w:val="99"/>
    <w:semiHidden/>
    <w:rsid w:val="00A86DF6"/>
    <w:rPr>
      <w:b/>
      <w:bCs/>
      <w:sz w:val="20"/>
      <w:szCs w:val="20"/>
    </w:rPr>
  </w:style>
  <w:style w:type="paragraph" w:styleId="BalloonText">
    <w:name w:val="Balloon Text"/>
    <w:basedOn w:val="Normal"/>
    <w:link w:val="BalloonTextChar"/>
    <w:uiPriority w:val="99"/>
    <w:semiHidden/>
    <w:unhideWhenUsed/>
    <w:rsid w:val="00A86DF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6DF6"/>
    <w:rPr>
      <w:rFonts w:ascii="Segoe UI" w:hAnsi="Segoe UI" w:cs="Segoe UI"/>
      <w:sz w:val="18"/>
      <w:szCs w:val="18"/>
    </w:rPr>
  </w:style>
  <w:style w:type="numbering" w:customStyle="1" w:styleId="CurrentList1">
    <w:name w:val="Current List1"/>
    <w:uiPriority w:val="99"/>
    <w:rsid w:val="00F046B7"/>
    <w:pPr>
      <w:numPr>
        <w:numId w:val="7"/>
      </w:numPr>
    </w:pPr>
  </w:style>
  <w:style w:type="paragraph" w:styleId="NoSpacing">
    <w:name w:val="No Spacing"/>
    <w:uiPriority w:val="1"/>
    <w:qFormat/>
    <w:rsid w:val="00E20E7C"/>
  </w:style>
  <w:style w:type="character" w:styleId="Hyperlink">
    <w:name w:val="Hyperlink"/>
    <w:basedOn w:val="DefaultParagraphFont"/>
    <w:uiPriority w:val="99"/>
    <w:unhideWhenUsed/>
    <w:rsid w:val="00B8315C"/>
    <w:rPr>
      <w:color w:val="0563C1" w:themeColor="hyperlink"/>
      <w:u w:val="single"/>
    </w:rPr>
  </w:style>
  <w:style w:type="character" w:customStyle="1" w:styleId="UnresolvedMention1">
    <w:name w:val="Unresolved Mention1"/>
    <w:basedOn w:val="DefaultParagraphFont"/>
    <w:uiPriority w:val="99"/>
    <w:semiHidden/>
    <w:unhideWhenUsed/>
    <w:rsid w:val="00B8315C"/>
    <w:rPr>
      <w:color w:val="605E5C"/>
      <w:shd w:val="clear" w:color="auto" w:fill="E1DFDD"/>
    </w:rPr>
  </w:style>
  <w:style w:type="character" w:styleId="FollowedHyperlink">
    <w:name w:val="FollowedHyperlink"/>
    <w:basedOn w:val="DefaultParagraphFont"/>
    <w:uiPriority w:val="99"/>
    <w:semiHidden/>
    <w:unhideWhenUsed/>
    <w:rsid w:val="001B7A7C"/>
    <w:rPr>
      <w:color w:val="954F72" w:themeColor="followedHyperlink"/>
      <w:u w:val="single"/>
    </w:rPr>
  </w:style>
  <w:style w:type="paragraph" w:styleId="Revision">
    <w:name w:val="Revision"/>
    <w:hidden/>
    <w:uiPriority w:val="99"/>
    <w:semiHidden/>
    <w:rsid w:val="00A437F5"/>
  </w:style>
  <w:style w:type="numbering" w:customStyle="1" w:styleId="CurrentList2">
    <w:name w:val="Current List2"/>
    <w:uiPriority w:val="99"/>
    <w:rsid w:val="00D055DD"/>
    <w:pPr>
      <w:numPr>
        <w:numId w:val="10"/>
      </w:numPr>
    </w:pPr>
  </w:style>
  <w:style w:type="character" w:styleId="PlaceholderText">
    <w:name w:val="Placeholder Text"/>
    <w:basedOn w:val="DefaultParagraphFont"/>
    <w:uiPriority w:val="99"/>
    <w:semiHidden/>
    <w:rsid w:val="00F8289B"/>
    <w:rPr>
      <w:color w:val="808080"/>
    </w:rPr>
  </w:style>
  <w:style w:type="character" w:customStyle="1" w:styleId="UnresolvedMention2">
    <w:name w:val="Unresolved Mention2"/>
    <w:basedOn w:val="DefaultParagraphFont"/>
    <w:uiPriority w:val="99"/>
    <w:semiHidden/>
    <w:unhideWhenUsed/>
    <w:rsid w:val="00F66761"/>
    <w:rPr>
      <w:color w:val="605E5C"/>
      <w:shd w:val="clear" w:color="auto" w:fill="E1DFDD"/>
    </w:rPr>
  </w:style>
  <w:style w:type="paragraph" w:styleId="Bibliography">
    <w:name w:val="Bibliography"/>
    <w:basedOn w:val="Normal"/>
    <w:next w:val="Normal"/>
    <w:uiPriority w:val="37"/>
    <w:unhideWhenUsed/>
    <w:rsid w:val="001C77C0"/>
    <w:pPr>
      <w:tabs>
        <w:tab w:val="left" w:pos="264"/>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1145270">
      <w:bodyDiv w:val="1"/>
      <w:marLeft w:val="0"/>
      <w:marRight w:val="0"/>
      <w:marTop w:val="0"/>
      <w:marBottom w:val="0"/>
      <w:divBdr>
        <w:top w:val="none" w:sz="0" w:space="0" w:color="auto"/>
        <w:left w:val="none" w:sz="0" w:space="0" w:color="auto"/>
        <w:bottom w:val="none" w:sz="0" w:space="0" w:color="auto"/>
        <w:right w:val="none" w:sz="0" w:space="0" w:color="auto"/>
      </w:divBdr>
      <w:divsChild>
        <w:div w:id="753011980">
          <w:marLeft w:val="0"/>
          <w:marRight w:val="0"/>
          <w:marTop w:val="0"/>
          <w:marBottom w:val="0"/>
          <w:divBdr>
            <w:top w:val="none" w:sz="0" w:space="0" w:color="auto"/>
            <w:left w:val="none" w:sz="0" w:space="0" w:color="auto"/>
            <w:bottom w:val="none" w:sz="0" w:space="0" w:color="auto"/>
            <w:right w:val="none" w:sz="0" w:space="0" w:color="auto"/>
          </w:divBdr>
        </w:div>
        <w:div w:id="999701513">
          <w:marLeft w:val="0"/>
          <w:marRight w:val="0"/>
          <w:marTop w:val="0"/>
          <w:marBottom w:val="0"/>
          <w:divBdr>
            <w:top w:val="none" w:sz="0" w:space="0" w:color="auto"/>
            <w:left w:val="none" w:sz="0" w:space="0" w:color="auto"/>
            <w:bottom w:val="none" w:sz="0" w:space="0" w:color="auto"/>
            <w:right w:val="none" w:sz="0" w:space="0" w:color="auto"/>
          </w:divBdr>
        </w:div>
      </w:divsChild>
    </w:div>
    <w:div w:id="491681959">
      <w:bodyDiv w:val="1"/>
      <w:marLeft w:val="0"/>
      <w:marRight w:val="0"/>
      <w:marTop w:val="0"/>
      <w:marBottom w:val="0"/>
      <w:divBdr>
        <w:top w:val="none" w:sz="0" w:space="0" w:color="auto"/>
        <w:left w:val="none" w:sz="0" w:space="0" w:color="auto"/>
        <w:bottom w:val="none" w:sz="0" w:space="0" w:color="auto"/>
        <w:right w:val="none" w:sz="0" w:space="0" w:color="auto"/>
      </w:divBdr>
      <w:divsChild>
        <w:div w:id="1376271538">
          <w:marLeft w:val="480"/>
          <w:marRight w:val="0"/>
          <w:marTop w:val="0"/>
          <w:marBottom w:val="0"/>
          <w:divBdr>
            <w:top w:val="none" w:sz="0" w:space="0" w:color="auto"/>
            <w:left w:val="none" w:sz="0" w:space="0" w:color="auto"/>
            <w:bottom w:val="none" w:sz="0" w:space="0" w:color="auto"/>
            <w:right w:val="none" w:sz="0" w:space="0" w:color="auto"/>
          </w:divBdr>
          <w:divsChild>
            <w:div w:id="1564487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542339">
      <w:bodyDiv w:val="1"/>
      <w:marLeft w:val="0"/>
      <w:marRight w:val="0"/>
      <w:marTop w:val="0"/>
      <w:marBottom w:val="0"/>
      <w:divBdr>
        <w:top w:val="none" w:sz="0" w:space="0" w:color="auto"/>
        <w:left w:val="none" w:sz="0" w:space="0" w:color="auto"/>
        <w:bottom w:val="none" w:sz="0" w:space="0" w:color="auto"/>
        <w:right w:val="none" w:sz="0" w:space="0" w:color="auto"/>
      </w:divBdr>
      <w:divsChild>
        <w:div w:id="525798752">
          <w:marLeft w:val="480"/>
          <w:marRight w:val="0"/>
          <w:marTop w:val="0"/>
          <w:marBottom w:val="0"/>
          <w:divBdr>
            <w:top w:val="none" w:sz="0" w:space="0" w:color="auto"/>
            <w:left w:val="none" w:sz="0" w:space="0" w:color="auto"/>
            <w:bottom w:val="none" w:sz="0" w:space="0" w:color="auto"/>
            <w:right w:val="none" w:sz="0" w:space="0" w:color="auto"/>
          </w:divBdr>
          <w:divsChild>
            <w:div w:id="74923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882348">
      <w:bodyDiv w:val="1"/>
      <w:marLeft w:val="0"/>
      <w:marRight w:val="0"/>
      <w:marTop w:val="0"/>
      <w:marBottom w:val="0"/>
      <w:divBdr>
        <w:top w:val="none" w:sz="0" w:space="0" w:color="auto"/>
        <w:left w:val="none" w:sz="0" w:space="0" w:color="auto"/>
        <w:bottom w:val="none" w:sz="0" w:space="0" w:color="auto"/>
        <w:right w:val="none" w:sz="0" w:space="0" w:color="auto"/>
      </w:divBdr>
      <w:divsChild>
        <w:div w:id="133916478">
          <w:marLeft w:val="480"/>
          <w:marRight w:val="0"/>
          <w:marTop w:val="0"/>
          <w:marBottom w:val="0"/>
          <w:divBdr>
            <w:top w:val="none" w:sz="0" w:space="0" w:color="auto"/>
            <w:left w:val="none" w:sz="0" w:space="0" w:color="auto"/>
            <w:bottom w:val="none" w:sz="0" w:space="0" w:color="auto"/>
            <w:right w:val="none" w:sz="0" w:space="0" w:color="auto"/>
          </w:divBdr>
          <w:divsChild>
            <w:div w:id="107617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83465">
      <w:bodyDiv w:val="1"/>
      <w:marLeft w:val="0"/>
      <w:marRight w:val="0"/>
      <w:marTop w:val="0"/>
      <w:marBottom w:val="0"/>
      <w:divBdr>
        <w:top w:val="none" w:sz="0" w:space="0" w:color="auto"/>
        <w:left w:val="none" w:sz="0" w:space="0" w:color="auto"/>
        <w:bottom w:val="none" w:sz="0" w:space="0" w:color="auto"/>
        <w:right w:val="none" w:sz="0" w:space="0" w:color="auto"/>
      </w:divBdr>
      <w:divsChild>
        <w:div w:id="1605310181">
          <w:marLeft w:val="480"/>
          <w:marRight w:val="0"/>
          <w:marTop w:val="0"/>
          <w:marBottom w:val="0"/>
          <w:divBdr>
            <w:top w:val="none" w:sz="0" w:space="0" w:color="auto"/>
            <w:left w:val="none" w:sz="0" w:space="0" w:color="auto"/>
            <w:bottom w:val="none" w:sz="0" w:space="0" w:color="auto"/>
            <w:right w:val="none" w:sz="0" w:space="0" w:color="auto"/>
          </w:divBdr>
          <w:divsChild>
            <w:div w:id="1770276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067798">
      <w:bodyDiv w:val="1"/>
      <w:marLeft w:val="0"/>
      <w:marRight w:val="0"/>
      <w:marTop w:val="0"/>
      <w:marBottom w:val="0"/>
      <w:divBdr>
        <w:top w:val="none" w:sz="0" w:space="0" w:color="auto"/>
        <w:left w:val="none" w:sz="0" w:space="0" w:color="auto"/>
        <w:bottom w:val="none" w:sz="0" w:space="0" w:color="auto"/>
        <w:right w:val="none" w:sz="0" w:space="0" w:color="auto"/>
      </w:divBdr>
      <w:divsChild>
        <w:div w:id="798568928">
          <w:marLeft w:val="480"/>
          <w:marRight w:val="0"/>
          <w:marTop w:val="0"/>
          <w:marBottom w:val="0"/>
          <w:divBdr>
            <w:top w:val="none" w:sz="0" w:space="0" w:color="auto"/>
            <w:left w:val="none" w:sz="0" w:space="0" w:color="auto"/>
            <w:bottom w:val="none" w:sz="0" w:space="0" w:color="auto"/>
            <w:right w:val="none" w:sz="0" w:space="0" w:color="auto"/>
          </w:divBdr>
          <w:divsChild>
            <w:div w:id="660043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1614063214204BA8B5A14865B4EBA1AB"/>
        <w:category>
          <w:name w:val="General"/>
          <w:gallery w:val="placeholder"/>
        </w:category>
        <w:types>
          <w:type w:val="bbPlcHdr"/>
        </w:types>
        <w:behaviors>
          <w:behavior w:val="content"/>
        </w:behaviors>
        <w:guid w:val="{C557DBF5-B229-4DAF-BF05-70982D122A3C}"/>
      </w:docPartPr>
      <w:docPartBody>
        <w:p w:rsidR="00751493" w:rsidRDefault="00FB42AE" w:rsidP="00FB42AE">
          <w:pPr>
            <w:pStyle w:val="1614063214204BA8B5A14865B4EBA1AB"/>
          </w:pPr>
          <w:r w:rsidRPr="008F243D">
            <w:rPr>
              <w:rStyle w:val="PlaceholderText"/>
            </w:rPr>
            <w:t>Click or tap here to enter text.</w:t>
          </w:r>
        </w:p>
      </w:docPartBody>
    </w:docPart>
    <w:docPart>
      <w:docPartPr>
        <w:name w:val="CB0AED279DB24F7DBFB27540B346AAC2"/>
        <w:category>
          <w:name w:val="General"/>
          <w:gallery w:val="placeholder"/>
        </w:category>
        <w:types>
          <w:type w:val="bbPlcHdr"/>
        </w:types>
        <w:behaviors>
          <w:behavior w:val="content"/>
        </w:behaviors>
        <w:guid w:val="{8168E70D-93F8-48E6-BFF0-B233A2DED36F}"/>
      </w:docPartPr>
      <w:docPartBody>
        <w:p w:rsidR="00751493" w:rsidRDefault="00FB42AE" w:rsidP="00FB42AE">
          <w:pPr>
            <w:pStyle w:val="CB0AED279DB24F7DBFB27540B346AAC2"/>
          </w:pPr>
          <w:r w:rsidRPr="008F243D">
            <w:rPr>
              <w:rStyle w:val="PlaceholderText"/>
            </w:rPr>
            <w:t>Click or tap to enter a date.</w:t>
          </w:r>
        </w:p>
      </w:docPartBody>
    </w:docPart>
    <w:docPart>
      <w:docPartPr>
        <w:name w:val="879303C23B831944BF1BCBAF25F50820"/>
        <w:category>
          <w:name w:val="General"/>
          <w:gallery w:val="placeholder"/>
        </w:category>
        <w:types>
          <w:type w:val="bbPlcHdr"/>
        </w:types>
        <w:behaviors>
          <w:behavior w:val="content"/>
        </w:behaviors>
        <w:guid w:val="{38516733-DC5B-B148-89C1-0436900635B7}"/>
      </w:docPartPr>
      <w:docPartBody>
        <w:p w:rsidR="00B5078F" w:rsidRDefault="0003202B" w:rsidP="0003202B">
          <w:pPr>
            <w:pStyle w:val="879303C23B831944BF1BCBAF25F50820"/>
          </w:pPr>
          <w:r w:rsidRPr="008F243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42AE"/>
    <w:rsid w:val="00015874"/>
    <w:rsid w:val="0003202B"/>
    <w:rsid w:val="000E06EF"/>
    <w:rsid w:val="00104036"/>
    <w:rsid w:val="001720BF"/>
    <w:rsid w:val="0035500A"/>
    <w:rsid w:val="00637C98"/>
    <w:rsid w:val="00751493"/>
    <w:rsid w:val="00771CCD"/>
    <w:rsid w:val="008A02DF"/>
    <w:rsid w:val="009D7401"/>
    <w:rsid w:val="00B42779"/>
    <w:rsid w:val="00B5078F"/>
    <w:rsid w:val="00BB2BC4"/>
    <w:rsid w:val="00F16842"/>
    <w:rsid w:val="00F2735C"/>
    <w:rsid w:val="00FB42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3202B"/>
    <w:rPr>
      <w:color w:val="808080"/>
    </w:rPr>
  </w:style>
  <w:style w:type="paragraph" w:customStyle="1" w:styleId="1614063214204BA8B5A14865B4EBA1AB">
    <w:name w:val="1614063214204BA8B5A14865B4EBA1AB"/>
    <w:rsid w:val="00FB42AE"/>
  </w:style>
  <w:style w:type="paragraph" w:customStyle="1" w:styleId="CB0AED279DB24F7DBFB27540B346AAC2">
    <w:name w:val="CB0AED279DB24F7DBFB27540B346AAC2"/>
    <w:rsid w:val="00FB42AE"/>
  </w:style>
  <w:style w:type="paragraph" w:customStyle="1" w:styleId="879303C23B831944BF1BCBAF25F50820">
    <w:name w:val="879303C23B831944BF1BCBAF25F50820"/>
    <w:rsid w:val="0003202B"/>
    <w:pPr>
      <w:spacing w:after="0" w:line="240" w:lineRule="auto"/>
    </w:pPr>
    <w:rPr>
      <w:kern w:val="2"/>
      <w:sz w:val="24"/>
      <w:szCs w:val="24"/>
      <w:lang w:eastAsia="en-GB"/>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78</TotalTime>
  <Pages>5</Pages>
  <Words>6800</Words>
  <Characters>38761</Characters>
  <Application>Microsoft Office Word</Application>
  <DocSecurity>0</DocSecurity>
  <Lines>323</Lines>
  <Paragraphs>9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547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agan Arsovski</dc:creator>
  <cp:keywords/>
  <dc:description/>
  <cp:lastModifiedBy>Dragan Arsovski</cp:lastModifiedBy>
  <cp:revision>26</cp:revision>
  <dcterms:created xsi:type="dcterms:W3CDTF">2025-12-05T11:36:00Z</dcterms:created>
  <dcterms:modified xsi:type="dcterms:W3CDTF">2025-12-12T14:5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4BgqtAHI"/&gt;&lt;style id="http://www.zotero.org/styles/nature" hasBibliography="1" bibliographyStyleHasBeenSet="1"/&gt;&lt;prefs&gt;&lt;pref name="fieldType" value="Field"/&gt;&lt;/prefs&gt;&lt;/data&gt;</vt:lpwstr>
  </property>
</Properties>
</file>